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1D3BAD" w14:textId="77777777" w:rsidR="004B0A49" w:rsidRDefault="004B0A49" w:rsidP="004B0A49">
      <w:pPr>
        <w:spacing w:line="240" w:lineRule="auto"/>
        <w:jc w:val="center"/>
        <w:rPr>
          <w:b/>
          <w:bCs/>
          <w:sz w:val="32"/>
          <w:szCs w:val="32"/>
        </w:rPr>
      </w:pPr>
      <w:r w:rsidRPr="003F1908">
        <w:rPr>
          <w:b/>
          <w:bCs/>
          <w:sz w:val="32"/>
          <w:szCs w:val="32"/>
          <w:lang w:val="vi-VN"/>
        </w:rPr>
        <w:t>TRƯỜNG ĐẠI HỌC TÀI NGUYÊN VÀ MÔI TRƯỜNG</w:t>
      </w:r>
      <w:r>
        <w:rPr>
          <w:b/>
          <w:bCs/>
          <w:sz w:val="32"/>
          <w:szCs w:val="32"/>
        </w:rPr>
        <w:t xml:space="preserve"> TP.HCM</w:t>
      </w:r>
      <w:r w:rsidRPr="003F1908">
        <w:rPr>
          <w:b/>
          <w:bCs/>
          <w:sz w:val="32"/>
          <w:szCs w:val="32"/>
        </w:rPr>
        <w:t xml:space="preserve"> </w:t>
      </w:r>
    </w:p>
    <w:p w14:paraId="5F872341" w14:textId="77777777" w:rsidR="004B0A49" w:rsidRPr="00D77554" w:rsidRDefault="004B0A49" w:rsidP="004B0A49">
      <w:pPr>
        <w:spacing w:line="360" w:lineRule="auto"/>
        <w:jc w:val="center"/>
        <w:rPr>
          <w:b/>
          <w:bCs/>
          <w:sz w:val="28"/>
          <w:szCs w:val="28"/>
        </w:rPr>
      </w:pPr>
      <w:r w:rsidRPr="009B1383">
        <w:rPr>
          <w:b/>
          <w:bCs/>
          <w:sz w:val="28"/>
          <w:szCs w:val="28"/>
          <w:lang w:val="vi-VN"/>
        </w:rPr>
        <w:t>KHOA: CÔNG NGHỆ THÔNG TIN</w:t>
      </w:r>
    </w:p>
    <w:p w14:paraId="5E60526C" w14:textId="77777777" w:rsidR="004B0A49" w:rsidRDefault="004B0A49" w:rsidP="004B0A49">
      <w:pPr>
        <w:spacing w:line="360" w:lineRule="auto"/>
        <w:jc w:val="center"/>
        <w:rPr>
          <w:b/>
          <w:bCs/>
          <w:szCs w:val="32"/>
        </w:rPr>
      </w:pPr>
      <w:r w:rsidRPr="004C6CCC">
        <w:rPr>
          <w:b/>
          <w:bCs/>
          <w:noProof/>
          <w:sz w:val="28"/>
          <w:szCs w:val="28"/>
        </w:rPr>
        <w:drawing>
          <wp:inline distT="0" distB="0" distL="0" distR="0" wp14:anchorId="5F5FBAAA" wp14:editId="2472D6B9">
            <wp:extent cx="1774190" cy="1774190"/>
            <wp:effectExtent l="0" t="0" r="0" b="0"/>
            <wp:docPr id="1" name="Picture 1" descr="A logo with a person holding a boo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a person holding a book&#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80500" cy="1780500"/>
                    </a:xfrm>
                    <a:prstGeom prst="rect">
                      <a:avLst/>
                    </a:prstGeom>
                    <a:noFill/>
                    <a:ln>
                      <a:noFill/>
                    </a:ln>
                  </pic:spPr>
                </pic:pic>
              </a:graphicData>
            </a:graphic>
          </wp:inline>
        </w:drawing>
      </w:r>
    </w:p>
    <w:p w14:paraId="3046E2F6" w14:textId="77777777" w:rsidR="004B0A49" w:rsidRPr="00B131FC" w:rsidRDefault="004B0A49" w:rsidP="004B0A49">
      <w:pPr>
        <w:spacing w:line="360" w:lineRule="auto"/>
        <w:jc w:val="center"/>
        <w:rPr>
          <w:b/>
          <w:bCs/>
          <w:szCs w:val="32"/>
        </w:rPr>
      </w:pPr>
    </w:p>
    <w:p w14:paraId="2A7DB629" w14:textId="77777777" w:rsidR="004B0A49" w:rsidRDefault="004B0A49" w:rsidP="004B0A49">
      <w:pPr>
        <w:spacing w:line="360" w:lineRule="auto"/>
        <w:contextualSpacing/>
        <w:jc w:val="center"/>
        <w:rPr>
          <w:b/>
          <w:sz w:val="32"/>
          <w:szCs w:val="32"/>
        </w:rPr>
      </w:pPr>
      <w:r>
        <w:rPr>
          <w:b/>
          <w:sz w:val="32"/>
          <w:szCs w:val="32"/>
        </w:rPr>
        <w:t>BÁO CÁO MÔN HỌC</w:t>
      </w:r>
    </w:p>
    <w:p w14:paraId="33C1FE9D" w14:textId="77777777" w:rsidR="004B0A49" w:rsidRDefault="004B0A49" w:rsidP="004B0A49">
      <w:pPr>
        <w:spacing w:line="360" w:lineRule="auto"/>
        <w:contextualSpacing/>
        <w:jc w:val="center"/>
        <w:rPr>
          <w:b/>
          <w:sz w:val="32"/>
          <w:szCs w:val="32"/>
        </w:rPr>
      </w:pPr>
      <w:r w:rsidRPr="004C6CCC">
        <w:rPr>
          <w:b/>
          <w:bCs/>
          <w:sz w:val="32"/>
          <w:szCs w:val="32"/>
        </w:rPr>
        <w:t>NGÀNH: CÔNG NGHỆ THÔNG TIN</w:t>
      </w:r>
    </w:p>
    <w:p w14:paraId="34519DF5" w14:textId="77777777" w:rsidR="004B0A49" w:rsidRDefault="004B0A49" w:rsidP="004B0A49">
      <w:pPr>
        <w:spacing w:line="360" w:lineRule="auto"/>
        <w:contextualSpacing/>
        <w:jc w:val="center"/>
        <w:rPr>
          <w:b/>
          <w:sz w:val="32"/>
          <w:szCs w:val="32"/>
        </w:rPr>
      </w:pPr>
    </w:p>
    <w:p w14:paraId="2428FE02" w14:textId="77777777" w:rsidR="00EC440A" w:rsidRDefault="004B0A49" w:rsidP="004B0A49">
      <w:pPr>
        <w:spacing w:line="360" w:lineRule="auto"/>
        <w:contextualSpacing/>
        <w:jc w:val="center"/>
        <w:rPr>
          <w:b/>
          <w:sz w:val="32"/>
          <w:szCs w:val="32"/>
        </w:rPr>
      </w:pPr>
      <w:r>
        <w:rPr>
          <w:b/>
          <w:sz w:val="32"/>
          <w:szCs w:val="32"/>
        </w:rPr>
        <w:t>HỆ HỖ TRỢ RA QUYẾT ĐỊNH</w:t>
      </w:r>
    </w:p>
    <w:p w14:paraId="3AF1970A" w14:textId="77777777" w:rsidR="00EC440A" w:rsidRDefault="004B0A49" w:rsidP="00EC440A">
      <w:pPr>
        <w:spacing w:line="360" w:lineRule="auto"/>
        <w:contextualSpacing/>
        <w:jc w:val="center"/>
        <w:rPr>
          <w:b/>
          <w:sz w:val="32"/>
          <w:szCs w:val="32"/>
        </w:rPr>
      </w:pPr>
      <w:r>
        <w:rPr>
          <w:b/>
          <w:sz w:val="32"/>
          <w:szCs w:val="32"/>
        </w:rPr>
        <w:t>LỰA CHỌN ĐỊA ĐIỂM KINH DOANH</w:t>
      </w:r>
    </w:p>
    <w:p w14:paraId="284B35D9" w14:textId="613C3F1C" w:rsidR="004B0A49" w:rsidRPr="00B22C96" w:rsidRDefault="004B0A49" w:rsidP="00EC440A">
      <w:pPr>
        <w:spacing w:line="360" w:lineRule="auto"/>
        <w:contextualSpacing/>
        <w:jc w:val="center"/>
        <w:rPr>
          <w:b/>
          <w:sz w:val="32"/>
          <w:szCs w:val="32"/>
        </w:rPr>
      </w:pPr>
      <w:r>
        <w:rPr>
          <w:b/>
          <w:sz w:val="32"/>
          <w:szCs w:val="32"/>
        </w:rPr>
        <w:t xml:space="preserve">QUÁN CÀ PHÊ KHU VỰC TRUNG TÂM TP.HCM </w:t>
      </w:r>
    </w:p>
    <w:p w14:paraId="685D8EA9" w14:textId="77777777" w:rsidR="004B0A49" w:rsidRDefault="004B0A49" w:rsidP="004B0A49">
      <w:pPr>
        <w:spacing w:line="360" w:lineRule="auto"/>
        <w:contextualSpacing/>
        <w:jc w:val="center"/>
        <w:rPr>
          <w:b/>
          <w:sz w:val="32"/>
          <w:szCs w:val="32"/>
        </w:rPr>
      </w:pP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89"/>
        <w:gridCol w:w="4258"/>
      </w:tblGrid>
      <w:tr w:rsidR="004B0A49" w14:paraId="3D85C37A" w14:textId="77777777" w:rsidTr="008862E2">
        <w:tc>
          <w:tcPr>
            <w:tcW w:w="2552" w:type="dxa"/>
          </w:tcPr>
          <w:p w14:paraId="6836D883" w14:textId="77777777" w:rsidR="004B0A49" w:rsidRPr="000C42DA" w:rsidRDefault="004B0A49" w:rsidP="008862E2">
            <w:pPr>
              <w:spacing w:line="360" w:lineRule="auto"/>
              <w:rPr>
                <w:szCs w:val="32"/>
              </w:rPr>
            </w:pPr>
            <w:r w:rsidRPr="000C42DA">
              <w:rPr>
                <w:szCs w:val="32"/>
              </w:rPr>
              <w:t>Giảng viên hướng dẫn</w:t>
            </w:r>
          </w:p>
        </w:tc>
        <w:tc>
          <w:tcPr>
            <w:tcW w:w="283" w:type="dxa"/>
          </w:tcPr>
          <w:p w14:paraId="1B1D01BE" w14:textId="77777777" w:rsidR="004B0A49" w:rsidRPr="000C42DA" w:rsidRDefault="004B0A49" w:rsidP="008862E2">
            <w:pPr>
              <w:spacing w:line="360" w:lineRule="auto"/>
              <w:rPr>
                <w:szCs w:val="32"/>
              </w:rPr>
            </w:pPr>
            <w:r w:rsidRPr="000C42DA">
              <w:rPr>
                <w:szCs w:val="32"/>
              </w:rPr>
              <w:t>:</w:t>
            </w:r>
          </w:p>
        </w:tc>
        <w:tc>
          <w:tcPr>
            <w:tcW w:w="4258" w:type="dxa"/>
          </w:tcPr>
          <w:p w14:paraId="42D89BEF" w14:textId="77777777" w:rsidR="004B0A49" w:rsidRDefault="004B0A49" w:rsidP="008862E2">
            <w:pPr>
              <w:spacing w:line="360" w:lineRule="auto"/>
              <w:rPr>
                <w:b/>
                <w:bCs/>
                <w:szCs w:val="32"/>
              </w:rPr>
            </w:pPr>
            <w:r>
              <w:rPr>
                <w:b/>
                <w:bCs/>
                <w:szCs w:val="32"/>
              </w:rPr>
              <w:t>TS. Dương Thị Thúy Nga</w:t>
            </w:r>
          </w:p>
          <w:p w14:paraId="0AE2E55C" w14:textId="18C91D8D" w:rsidR="004B0A49" w:rsidRDefault="004B0A49" w:rsidP="008862E2">
            <w:pPr>
              <w:spacing w:line="360" w:lineRule="auto"/>
              <w:rPr>
                <w:b/>
                <w:bCs/>
                <w:szCs w:val="32"/>
              </w:rPr>
            </w:pPr>
          </w:p>
        </w:tc>
      </w:tr>
      <w:tr w:rsidR="004B0A49" w14:paraId="58211BBE" w14:textId="77777777" w:rsidTr="008862E2">
        <w:tc>
          <w:tcPr>
            <w:tcW w:w="2552" w:type="dxa"/>
          </w:tcPr>
          <w:p w14:paraId="4FA8FCFB" w14:textId="77777777" w:rsidR="004B0A49" w:rsidRPr="000C42DA" w:rsidRDefault="004B0A49" w:rsidP="008862E2">
            <w:pPr>
              <w:spacing w:line="360" w:lineRule="auto"/>
              <w:rPr>
                <w:szCs w:val="32"/>
              </w:rPr>
            </w:pPr>
            <w:r w:rsidRPr="000C42DA">
              <w:rPr>
                <w:szCs w:val="32"/>
              </w:rPr>
              <w:t>Sinh viên thực hiện</w:t>
            </w:r>
          </w:p>
        </w:tc>
        <w:tc>
          <w:tcPr>
            <w:tcW w:w="283" w:type="dxa"/>
          </w:tcPr>
          <w:p w14:paraId="20FE04F9" w14:textId="77777777" w:rsidR="004B0A49" w:rsidRPr="0076586C" w:rsidRDefault="004B0A49" w:rsidP="008862E2">
            <w:pPr>
              <w:spacing w:line="360" w:lineRule="auto"/>
              <w:rPr>
                <w:szCs w:val="32"/>
              </w:rPr>
            </w:pPr>
            <w:r w:rsidRPr="0076586C">
              <w:rPr>
                <w:szCs w:val="32"/>
              </w:rPr>
              <w:t>:</w:t>
            </w:r>
          </w:p>
        </w:tc>
        <w:tc>
          <w:tcPr>
            <w:tcW w:w="4258" w:type="dxa"/>
          </w:tcPr>
          <w:p w14:paraId="4C118B7D" w14:textId="77777777" w:rsidR="004B0A49" w:rsidRPr="0076586C" w:rsidRDefault="004B0A49" w:rsidP="008862E2">
            <w:pPr>
              <w:spacing w:line="360" w:lineRule="auto"/>
              <w:rPr>
                <w:b/>
                <w:bCs/>
                <w:szCs w:val="32"/>
              </w:rPr>
            </w:pPr>
            <w:r w:rsidRPr="0076586C">
              <w:rPr>
                <w:b/>
                <w:bCs/>
                <w:szCs w:val="32"/>
              </w:rPr>
              <w:t>1050080106 – Lê Ngọc Lộc</w:t>
            </w:r>
          </w:p>
        </w:tc>
      </w:tr>
      <w:tr w:rsidR="004B0A49" w14:paraId="214FB7D9" w14:textId="77777777" w:rsidTr="008862E2">
        <w:tc>
          <w:tcPr>
            <w:tcW w:w="2552" w:type="dxa"/>
          </w:tcPr>
          <w:p w14:paraId="09321FFE" w14:textId="77777777" w:rsidR="004B0A49" w:rsidRDefault="004B0A49" w:rsidP="008862E2">
            <w:pPr>
              <w:spacing w:line="360" w:lineRule="auto"/>
              <w:rPr>
                <w:b/>
                <w:bCs/>
                <w:szCs w:val="32"/>
              </w:rPr>
            </w:pPr>
          </w:p>
        </w:tc>
        <w:tc>
          <w:tcPr>
            <w:tcW w:w="283" w:type="dxa"/>
          </w:tcPr>
          <w:p w14:paraId="63021030" w14:textId="77777777" w:rsidR="004B0A49" w:rsidRPr="0076586C" w:rsidRDefault="004B0A49" w:rsidP="008862E2">
            <w:pPr>
              <w:spacing w:line="360" w:lineRule="auto"/>
              <w:rPr>
                <w:szCs w:val="32"/>
              </w:rPr>
            </w:pPr>
            <w:r w:rsidRPr="0076586C">
              <w:rPr>
                <w:szCs w:val="32"/>
              </w:rPr>
              <w:t>:</w:t>
            </w:r>
          </w:p>
        </w:tc>
        <w:tc>
          <w:tcPr>
            <w:tcW w:w="4258" w:type="dxa"/>
          </w:tcPr>
          <w:p w14:paraId="6133F520" w14:textId="77777777" w:rsidR="004B0A49" w:rsidRPr="0076586C" w:rsidRDefault="004B0A49" w:rsidP="008862E2">
            <w:pPr>
              <w:spacing w:line="360" w:lineRule="auto"/>
              <w:rPr>
                <w:b/>
                <w:bCs/>
                <w:szCs w:val="32"/>
              </w:rPr>
            </w:pPr>
            <w:r w:rsidRPr="0076586C">
              <w:rPr>
                <w:b/>
                <w:bCs/>
                <w:szCs w:val="32"/>
              </w:rPr>
              <w:t>1050080124 – Nguyễn Bảo Trân</w:t>
            </w:r>
          </w:p>
        </w:tc>
      </w:tr>
      <w:tr w:rsidR="004B0A49" w14:paraId="12784476" w14:textId="77777777" w:rsidTr="008862E2">
        <w:tc>
          <w:tcPr>
            <w:tcW w:w="2552" w:type="dxa"/>
          </w:tcPr>
          <w:p w14:paraId="0A4CD6E7" w14:textId="77777777" w:rsidR="004B0A49" w:rsidRDefault="004B0A49" w:rsidP="008862E2">
            <w:pPr>
              <w:spacing w:line="360" w:lineRule="auto"/>
              <w:rPr>
                <w:b/>
                <w:bCs/>
                <w:szCs w:val="32"/>
              </w:rPr>
            </w:pPr>
          </w:p>
        </w:tc>
        <w:tc>
          <w:tcPr>
            <w:tcW w:w="283" w:type="dxa"/>
          </w:tcPr>
          <w:p w14:paraId="40DD11F1" w14:textId="77777777" w:rsidR="004B0A49" w:rsidRPr="0076586C" w:rsidRDefault="004B0A49" w:rsidP="008862E2">
            <w:pPr>
              <w:spacing w:line="360" w:lineRule="auto"/>
              <w:rPr>
                <w:szCs w:val="32"/>
              </w:rPr>
            </w:pPr>
            <w:r w:rsidRPr="0076586C">
              <w:rPr>
                <w:szCs w:val="32"/>
              </w:rPr>
              <w:t>:</w:t>
            </w:r>
          </w:p>
        </w:tc>
        <w:tc>
          <w:tcPr>
            <w:tcW w:w="4258" w:type="dxa"/>
          </w:tcPr>
          <w:p w14:paraId="7C0622F6" w14:textId="77777777" w:rsidR="004B0A49" w:rsidRPr="0076586C" w:rsidRDefault="004B0A49" w:rsidP="008862E2">
            <w:pPr>
              <w:spacing w:line="360" w:lineRule="auto"/>
              <w:rPr>
                <w:b/>
                <w:bCs/>
                <w:szCs w:val="32"/>
              </w:rPr>
            </w:pPr>
            <w:r w:rsidRPr="0076586C">
              <w:rPr>
                <w:b/>
                <w:bCs/>
                <w:szCs w:val="32"/>
              </w:rPr>
              <w:t>1050080144 – Phạm Hoàng Minh</w:t>
            </w:r>
          </w:p>
        </w:tc>
      </w:tr>
      <w:tr w:rsidR="004B0A49" w14:paraId="75726EA3" w14:textId="77777777" w:rsidTr="008862E2">
        <w:tc>
          <w:tcPr>
            <w:tcW w:w="2552" w:type="dxa"/>
          </w:tcPr>
          <w:p w14:paraId="2AE7178B" w14:textId="77777777" w:rsidR="004B0A49" w:rsidRDefault="004B0A49" w:rsidP="008862E2">
            <w:pPr>
              <w:spacing w:line="360" w:lineRule="auto"/>
              <w:rPr>
                <w:b/>
                <w:bCs/>
                <w:szCs w:val="32"/>
              </w:rPr>
            </w:pPr>
          </w:p>
        </w:tc>
        <w:tc>
          <w:tcPr>
            <w:tcW w:w="283" w:type="dxa"/>
          </w:tcPr>
          <w:p w14:paraId="7E7EFD91" w14:textId="77777777" w:rsidR="004B0A49" w:rsidRPr="0076586C" w:rsidRDefault="004B0A49" w:rsidP="008862E2">
            <w:pPr>
              <w:spacing w:line="360" w:lineRule="auto"/>
              <w:rPr>
                <w:szCs w:val="32"/>
              </w:rPr>
            </w:pPr>
            <w:r w:rsidRPr="0076586C">
              <w:rPr>
                <w:szCs w:val="32"/>
              </w:rPr>
              <w:t>:</w:t>
            </w:r>
          </w:p>
        </w:tc>
        <w:tc>
          <w:tcPr>
            <w:tcW w:w="4258" w:type="dxa"/>
          </w:tcPr>
          <w:p w14:paraId="68D2AE37" w14:textId="77777777" w:rsidR="004B0A49" w:rsidRPr="0076586C" w:rsidRDefault="004B0A49" w:rsidP="008862E2">
            <w:pPr>
              <w:spacing w:line="360" w:lineRule="auto"/>
              <w:rPr>
                <w:b/>
                <w:bCs/>
                <w:szCs w:val="32"/>
              </w:rPr>
            </w:pPr>
            <w:r w:rsidRPr="0076586C">
              <w:rPr>
                <w:b/>
                <w:bCs/>
                <w:szCs w:val="32"/>
              </w:rPr>
              <w:t>1050080155 – Nguyễn Phương Sinh</w:t>
            </w:r>
          </w:p>
        </w:tc>
      </w:tr>
      <w:tr w:rsidR="004B0A49" w14:paraId="2A65D0C4" w14:textId="77777777" w:rsidTr="008862E2">
        <w:tc>
          <w:tcPr>
            <w:tcW w:w="2552" w:type="dxa"/>
          </w:tcPr>
          <w:p w14:paraId="420B4A51" w14:textId="77777777" w:rsidR="004B0A49" w:rsidRPr="0076586C" w:rsidRDefault="004B0A49" w:rsidP="008862E2">
            <w:pPr>
              <w:spacing w:line="360" w:lineRule="auto"/>
              <w:rPr>
                <w:szCs w:val="32"/>
              </w:rPr>
            </w:pPr>
            <w:r>
              <w:rPr>
                <w:szCs w:val="32"/>
              </w:rPr>
              <w:t>Nhóm</w:t>
            </w:r>
          </w:p>
        </w:tc>
        <w:tc>
          <w:tcPr>
            <w:tcW w:w="283" w:type="dxa"/>
          </w:tcPr>
          <w:p w14:paraId="462EDCDE" w14:textId="77777777" w:rsidR="004B0A49" w:rsidRPr="0076586C" w:rsidRDefault="004B0A49" w:rsidP="008862E2">
            <w:pPr>
              <w:spacing w:line="360" w:lineRule="auto"/>
              <w:rPr>
                <w:szCs w:val="32"/>
              </w:rPr>
            </w:pPr>
            <w:r w:rsidRPr="0076586C">
              <w:rPr>
                <w:szCs w:val="32"/>
              </w:rPr>
              <w:t>:</w:t>
            </w:r>
          </w:p>
        </w:tc>
        <w:tc>
          <w:tcPr>
            <w:tcW w:w="4258" w:type="dxa"/>
          </w:tcPr>
          <w:p w14:paraId="0EDC0984" w14:textId="77777777" w:rsidR="004B0A49" w:rsidRDefault="004B0A49" w:rsidP="008862E2">
            <w:pPr>
              <w:spacing w:line="360" w:lineRule="auto"/>
              <w:rPr>
                <w:b/>
                <w:bCs/>
                <w:szCs w:val="32"/>
              </w:rPr>
            </w:pPr>
            <w:r>
              <w:rPr>
                <w:b/>
                <w:bCs/>
                <w:szCs w:val="32"/>
              </w:rPr>
              <w:t>2</w:t>
            </w:r>
          </w:p>
        </w:tc>
      </w:tr>
      <w:tr w:rsidR="004B0A49" w14:paraId="678A10F1" w14:textId="77777777" w:rsidTr="008862E2">
        <w:tc>
          <w:tcPr>
            <w:tcW w:w="2552" w:type="dxa"/>
          </w:tcPr>
          <w:p w14:paraId="1F06B171" w14:textId="77777777" w:rsidR="004B0A49" w:rsidRPr="0076586C" w:rsidRDefault="004B0A49" w:rsidP="008862E2">
            <w:pPr>
              <w:spacing w:line="360" w:lineRule="auto"/>
              <w:rPr>
                <w:szCs w:val="32"/>
              </w:rPr>
            </w:pPr>
            <w:r>
              <w:rPr>
                <w:szCs w:val="32"/>
              </w:rPr>
              <w:t>Lớp</w:t>
            </w:r>
          </w:p>
        </w:tc>
        <w:tc>
          <w:tcPr>
            <w:tcW w:w="283" w:type="dxa"/>
          </w:tcPr>
          <w:p w14:paraId="5ED20567" w14:textId="77777777" w:rsidR="004B0A49" w:rsidRPr="0076586C" w:rsidRDefault="004B0A49" w:rsidP="008862E2">
            <w:pPr>
              <w:spacing w:line="360" w:lineRule="auto"/>
              <w:rPr>
                <w:szCs w:val="32"/>
              </w:rPr>
            </w:pPr>
            <w:r w:rsidRPr="0076586C">
              <w:rPr>
                <w:szCs w:val="32"/>
              </w:rPr>
              <w:t>:</w:t>
            </w:r>
          </w:p>
        </w:tc>
        <w:tc>
          <w:tcPr>
            <w:tcW w:w="4258" w:type="dxa"/>
          </w:tcPr>
          <w:p w14:paraId="3A2639F4" w14:textId="77777777" w:rsidR="004B0A49" w:rsidRDefault="004B0A49" w:rsidP="008862E2">
            <w:pPr>
              <w:spacing w:line="360" w:lineRule="auto"/>
              <w:rPr>
                <w:b/>
                <w:bCs/>
                <w:szCs w:val="32"/>
              </w:rPr>
            </w:pPr>
            <w:r>
              <w:rPr>
                <w:b/>
                <w:bCs/>
                <w:szCs w:val="32"/>
              </w:rPr>
              <w:t xml:space="preserve">10 – ĐH – CNPM2 </w:t>
            </w:r>
          </w:p>
        </w:tc>
      </w:tr>
    </w:tbl>
    <w:p w14:paraId="36B8DC72" w14:textId="77777777" w:rsidR="004B0A49" w:rsidRPr="006837C5" w:rsidRDefault="004B0A49" w:rsidP="004B0A49">
      <w:pPr>
        <w:spacing w:line="360" w:lineRule="auto"/>
        <w:rPr>
          <w:b/>
          <w:bCs/>
          <w:szCs w:val="26"/>
        </w:rPr>
      </w:pPr>
    </w:p>
    <w:p w14:paraId="6CEDD4A8" w14:textId="3EAF7C04" w:rsidR="004B0A49" w:rsidRPr="00577B4A" w:rsidRDefault="004B0A49" w:rsidP="004B0A49">
      <w:pPr>
        <w:spacing w:line="360" w:lineRule="auto"/>
        <w:jc w:val="center"/>
        <w:rPr>
          <w:b/>
          <w:bCs/>
          <w:szCs w:val="26"/>
        </w:rPr>
      </w:pPr>
      <w:r w:rsidRPr="0010564B">
        <w:rPr>
          <w:b/>
          <w:bCs/>
          <w:szCs w:val="26"/>
          <w:lang w:val="vi-VN"/>
        </w:rPr>
        <w:t>TP.</w:t>
      </w:r>
      <w:r>
        <w:rPr>
          <w:b/>
          <w:bCs/>
          <w:szCs w:val="26"/>
        </w:rPr>
        <w:t xml:space="preserve"> </w:t>
      </w:r>
      <w:r w:rsidRPr="0010564B">
        <w:rPr>
          <w:b/>
          <w:bCs/>
          <w:szCs w:val="26"/>
          <w:lang w:val="vi-VN"/>
        </w:rPr>
        <w:t>H</w:t>
      </w:r>
      <w:r>
        <w:rPr>
          <w:b/>
          <w:bCs/>
          <w:szCs w:val="26"/>
        </w:rPr>
        <w:t>ồ Chí Minh</w:t>
      </w:r>
      <w:r w:rsidRPr="0010564B">
        <w:rPr>
          <w:b/>
          <w:bCs/>
          <w:szCs w:val="26"/>
          <w:lang w:val="vi-VN"/>
        </w:rPr>
        <w:t xml:space="preserve">, tháng </w:t>
      </w:r>
      <w:r>
        <w:rPr>
          <w:b/>
          <w:bCs/>
          <w:szCs w:val="26"/>
        </w:rPr>
        <w:t>0</w:t>
      </w:r>
      <w:r w:rsidR="00ED0443">
        <w:rPr>
          <w:b/>
          <w:bCs/>
          <w:szCs w:val="26"/>
        </w:rPr>
        <w:t>5</w:t>
      </w:r>
      <w:r w:rsidRPr="0010564B">
        <w:rPr>
          <w:b/>
          <w:bCs/>
          <w:szCs w:val="26"/>
          <w:lang w:val="vi-VN"/>
        </w:rPr>
        <w:t xml:space="preserve"> năm 202</w:t>
      </w:r>
      <w:r>
        <w:rPr>
          <w:b/>
          <w:bCs/>
          <w:szCs w:val="26"/>
        </w:rPr>
        <w:t>5</w:t>
      </w:r>
    </w:p>
    <w:p w14:paraId="7B0429AA" w14:textId="77777777" w:rsidR="004B0A49" w:rsidRDefault="004B0A49" w:rsidP="004B0A49">
      <w:pPr>
        <w:spacing w:line="240" w:lineRule="auto"/>
        <w:jc w:val="center"/>
        <w:rPr>
          <w:b/>
          <w:bCs/>
          <w:sz w:val="32"/>
          <w:szCs w:val="32"/>
        </w:rPr>
      </w:pPr>
      <w:r w:rsidRPr="003F1908">
        <w:rPr>
          <w:b/>
          <w:bCs/>
          <w:sz w:val="32"/>
          <w:szCs w:val="32"/>
          <w:lang w:val="vi-VN"/>
        </w:rPr>
        <w:lastRenderedPageBreak/>
        <w:t>TRƯỜNG ĐẠI HỌC TÀI NGUYÊN VÀ MÔI TRƯỜNG</w:t>
      </w:r>
      <w:r>
        <w:rPr>
          <w:b/>
          <w:bCs/>
          <w:sz w:val="32"/>
          <w:szCs w:val="32"/>
        </w:rPr>
        <w:t xml:space="preserve"> TP.HCM</w:t>
      </w:r>
      <w:r w:rsidRPr="003F1908">
        <w:rPr>
          <w:b/>
          <w:bCs/>
          <w:sz w:val="32"/>
          <w:szCs w:val="32"/>
        </w:rPr>
        <w:t xml:space="preserve"> </w:t>
      </w:r>
    </w:p>
    <w:p w14:paraId="69BF49AE" w14:textId="77777777" w:rsidR="004B0A49" w:rsidRPr="00D77554" w:rsidRDefault="004B0A49" w:rsidP="004B0A49">
      <w:pPr>
        <w:spacing w:line="360" w:lineRule="auto"/>
        <w:jc w:val="center"/>
        <w:rPr>
          <w:b/>
          <w:bCs/>
          <w:sz w:val="28"/>
          <w:szCs w:val="28"/>
        </w:rPr>
      </w:pPr>
      <w:r w:rsidRPr="009B1383">
        <w:rPr>
          <w:b/>
          <w:bCs/>
          <w:sz w:val="28"/>
          <w:szCs w:val="28"/>
          <w:lang w:val="vi-VN"/>
        </w:rPr>
        <w:t>KHOA: CÔNG NGHỆ THÔNG TIN</w:t>
      </w:r>
    </w:p>
    <w:p w14:paraId="6A7A79D7" w14:textId="77777777" w:rsidR="004B0A49" w:rsidRDefault="004B0A49" w:rsidP="004B0A49">
      <w:pPr>
        <w:spacing w:line="360" w:lineRule="auto"/>
        <w:jc w:val="center"/>
        <w:rPr>
          <w:b/>
          <w:bCs/>
          <w:szCs w:val="32"/>
        </w:rPr>
      </w:pPr>
      <w:r w:rsidRPr="004C6CCC">
        <w:rPr>
          <w:b/>
          <w:bCs/>
          <w:noProof/>
          <w:sz w:val="28"/>
          <w:szCs w:val="28"/>
        </w:rPr>
        <w:drawing>
          <wp:inline distT="0" distB="0" distL="0" distR="0" wp14:anchorId="7D588AB0" wp14:editId="48CD9060">
            <wp:extent cx="1774190" cy="1774190"/>
            <wp:effectExtent l="0" t="0" r="0" b="0"/>
            <wp:docPr id="1049331974" name="Picture 1049331974" descr="A logo with a person holding a boo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331974" name="Picture 1049331974" descr="A logo with a person holding a book&#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80500" cy="1780500"/>
                    </a:xfrm>
                    <a:prstGeom prst="rect">
                      <a:avLst/>
                    </a:prstGeom>
                    <a:noFill/>
                    <a:ln>
                      <a:noFill/>
                    </a:ln>
                  </pic:spPr>
                </pic:pic>
              </a:graphicData>
            </a:graphic>
          </wp:inline>
        </w:drawing>
      </w:r>
    </w:p>
    <w:p w14:paraId="77A120F1" w14:textId="77777777" w:rsidR="004B0A49" w:rsidRPr="00B131FC" w:rsidRDefault="004B0A49" w:rsidP="004B0A49">
      <w:pPr>
        <w:spacing w:line="360" w:lineRule="auto"/>
        <w:jc w:val="center"/>
        <w:rPr>
          <w:b/>
          <w:bCs/>
          <w:szCs w:val="32"/>
        </w:rPr>
      </w:pPr>
    </w:p>
    <w:p w14:paraId="7B79B6B5" w14:textId="77777777" w:rsidR="004B0A49" w:rsidRDefault="004B0A49" w:rsidP="004B0A49">
      <w:pPr>
        <w:spacing w:line="360" w:lineRule="auto"/>
        <w:contextualSpacing/>
        <w:jc w:val="center"/>
        <w:rPr>
          <w:b/>
          <w:sz w:val="32"/>
          <w:szCs w:val="32"/>
        </w:rPr>
      </w:pPr>
      <w:r>
        <w:rPr>
          <w:b/>
          <w:sz w:val="32"/>
          <w:szCs w:val="32"/>
        </w:rPr>
        <w:t>BÁO CÁO MÔN HỌC</w:t>
      </w:r>
    </w:p>
    <w:p w14:paraId="07633305" w14:textId="77777777" w:rsidR="004B0A49" w:rsidRDefault="004B0A49" w:rsidP="004B0A49">
      <w:pPr>
        <w:spacing w:line="360" w:lineRule="auto"/>
        <w:contextualSpacing/>
        <w:jc w:val="center"/>
        <w:rPr>
          <w:b/>
          <w:sz w:val="32"/>
          <w:szCs w:val="32"/>
        </w:rPr>
      </w:pPr>
      <w:r w:rsidRPr="004C6CCC">
        <w:rPr>
          <w:b/>
          <w:bCs/>
          <w:sz w:val="32"/>
          <w:szCs w:val="32"/>
        </w:rPr>
        <w:t>NGÀNH: CÔNG NGHỆ THÔNG TIN</w:t>
      </w:r>
    </w:p>
    <w:p w14:paraId="03A904A3" w14:textId="77777777" w:rsidR="004B0A49" w:rsidRDefault="004B0A49" w:rsidP="004B0A49">
      <w:pPr>
        <w:spacing w:line="360" w:lineRule="auto"/>
        <w:contextualSpacing/>
        <w:jc w:val="center"/>
        <w:rPr>
          <w:b/>
          <w:sz w:val="32"/>
          <w:szCs w:val="32"/>
        </w:rPr>
      </w:pPr>
    </w:p>
    <w:p w14:paraId="49C653D0" w14:textId="77777777" w:rsidR="00EC440A" w:rsidRDefault="00EC440A" w:rsidP="00EC440A">
      <w:pPr>
        <w:spacing w:line="360" w:lineRule="auto"/>
        <w:contextualSpacing/>
        <w:jc w:val="center"/>
        <w:rPr>
          <w:b/>
          <w:sz w:val="32"/>
          <w:szCs w:val="32"/>
        </w:rPr>
      </w:pPr>
      <w:r>
        <w:rPr>
          <w:b/>
          <w:sz w:val="32"/>
          <w:szCs w:val="32"/>
        </w:rPr>
        <w:t>HỆ HỖ TRỢ RA QUYẾT ĐỊNH</w:t>
      </w:r>
    </w:p>
    <w:p w14:paraId="588A3744" w14:textId="77777777" w:rsidR="00EC440A" w:rsidRDefault="00EC440A" w:rsidP="00EC440A">
      <w:pPr>
        <w:spacing w:line="360" w:lineRule="auto"/>
        <w:contextualSpacing/>
        <w:jc w:val="center"/>
        <w:rPr>
          <w:b/>
          <w:sz w:val="32"/>
          <w:szCs w:val="32"/>
        </w:rPr>
      </w:pPr>
      <w:r>
        <w:rPr>
          <w:b/>
          <w:sz w:val="32"/>
          <w:szCs w:val="32"/>
        </w:rPr>
        <w:t>LỰA CHỌN ĐỊA ĐIỂM KINH DOANH</w:t>
      </w:r>
    </w:p>
    <w:p w14:paraId="49770A56" w14:textId="77777777" w:rsidR="00EC440A" w:rsidRPr="00B22C96" w:rsidRDefault="00EC440A" w:rsidP="00EC440A">
      <w:pPr>
        <w:spacing w:line="360" w:lineRule="auto"/>
        <w:contextualSpacing/>
        <w:jc w:val="center"/>
        <w:rPr>
          <w:b/>
          <w:sz w:val="32"/>
          <w:szCs w:val="32"/>
        </w:rPr>
      </w:pPr>
      <w:r>
        <w:rPr>
          <w:b/>
          <w:sz w:val="32"/>
          <w:szCs w:val="32"/>
        </w:rPr>
        <w:t xml:space="preserve">QUÁN CÀ PHÊ KHU VỰC TRUNG TÂM TP.HCM </w:t>
      </w:r>
    </w:p>
    <w:p w14:paraId="2390EBDA" w14:textId="77777777" w:rsidR="004B0A49" w:rsidRDefault="004B0A49" w:rsidP="004B0A49">
      <w:pPr>
        <w:spacing w:line="360" w:lineRule="auto"/>
        <w:contextualSpacing/>
        <w:jc w:val="center"/>
        <w:rPr>
          <w:b/>
          <w:sz w:val="32"/>
          <w:szCs w:val="32"/>
        </w:rPr>
      </w:pP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89"/>
        <w:gridCol w:w="4258"/>
      </w:tblGrid>
      <w:tr w:rsidR="004B0A49" w14:paraId="41B95B19" w14:textId="77777777" w:rsidTr="008862E2">
        <w:tc>
          <w:tcPr>
            <w:tcW w:w="2552" w:type="dxa"/>
          </w:tcPr>
          <w:p w14:paraId="09B4D188" w14:textId="77777777" w:rsidR="004B0A49" w:rsidRPr="000C42DA" w:rsidRDefault="004B0A49" w:rsidP="008862E2">
            <w:pPr>
              <w:spacing w:line="360" w:lineRule="auto"/>
              <w:rPr>
                <w:szCs w:val="32"/>
              </w:rPr>
            </w:pPr>
            <w:r w:rsidRPr="000C42DA">
              <w:rPr>
                <w:szCs w:val="32"/>
              </w:rPr>
              <w:t>Giảng viên hướng dẫn</w:t>
            </w:r>
          </w:p>
        </w:tc>
        <w:tc>
          <w:tcPr>
            <w:tcW w:w="283" w:type="dxa"/>
          </w:tcPr>
          <w:p w14:paraId="78D715E2" w14:textId="77777777" w:rsidR="004B0A49" w:rsidRPr="000C42DA" w:rsidRDefault="004B0A49" w:rsidP="008862E2">
            <w:pPr>
              <w:spacing w:line="360" w:lineRule="auto"/>
              <w:rPr>
                <w:szCs w:val="32"/>
              </w:rPr>
            </w:pPr>
            <w:r w:rsidRPr="000C42DA">
              <w:rPr>
                <w:szCs w:val="32"/>
              </w:rPr>
              <w:t>:</w:t>
            </w:r>
          </w:p>
        </w:tc>
        <w:tc>
          <w:tcPr>
            <w:tcW w:w="4258" w:type="dxa"/>
          </w:tcPr>
          <w:p w14:paraId="6E6F8A3E" w14:textId="77777777" w:rsidR="004B0A49" w:rsidRDefault="004B0A49" w:rsidP="008862E2">
            <w:pPr>
              <w:spacing w:line="360" w:lineRule="auto"/>
              <w:rPr>
                <w:b/>
                <w:bCs/>
                <w:szCs w:val="32"/>
              </w:rPr>
            </w:pPr>
            <w:r>
              <w:rPr>
                <w:b/>
                <w:bCs/>
                <w:szCs w:val="32"/>
              </w:rPr>
              <w:t>TS. Dương Thị Thúy Nga</w:t>
            </w:r>
          </w:p>
          <w:p w14:paraId="48175233" w14:textId="73E3EF54" w:rsidR="004B0A49" w:rsidRDefault="004B0A49" w:rsidP="008862E2">
            <w:pPr>
              <w:spacing w:line="360" w:lineRule="auto"/>
              <w:rPr>
                <w:b/>
                <w:bCs/>
                <w:szCs w:val="32"/>
              </w:rPr>
            </w:pPr>
          </w:p>
        </w:tc>
      </w:tr>
      <w:tr w:rsidR="004B0A49" w14:paraId="588B678F" w14:textId="77777777" w:rsidTr="008862E2">
        <w:tc>
          <w:tcPr>
            <w:tcW w:w="2552" w:type="dxa"/>
          </w:tcPr>
          <w:p w14:paraId="7EE8AF7C" w14:textId="77777777" w:rsidR="004B0A49" w:rsidRPr="000C42DA" w:rsidRDefault="004B0A49" w:rsidP="008862E2">
            <w:pPr>
              <w:spacing w:line="360" w:lineRule="auto"/>
              <w:rPr>
                <w:szCs w:val="32"/>
              </w:rPr>
            </w:pPr>
            <w:r w:rsidRPr="000C42DA">
              <w:rPr>
                <w:szCs w:val="32"/>
              </w:rPr>
              <w:t>Sinh viên thực hiện</w:t>
            </w:r>
          </w:p>
        </w:tc>
        <w:tc>
          <w:tcPr>
            <w:tcW w:w="283" w:type="dxa"/>
          </w:tcPr>
          <w:p w14:paraId="3FA12D58" w14:textId="77777777" w:rsidR="004B0A49" w:rsidRPr="0076586C" w:rsidRDefault="004B0A49" w:rsidP="008862E2">
            <w:pPr>
              <w:spacing w:line="360" w:lineRule="auto"/>
              <w:rPr>
                <w:szCs w:val="32"/>
              </w:rPr>
            </w:pPr>
            <w:r w:rsidRPr="0076586C">
              <w:rPr>
                <w:szCs w:val="32"/>
              </w:rPr>
              <w:t>:</w:t>
            </w:r>
          </w:p>
        </w:tc>
        <w:tc>
          <w:tcPr>
            <w:tcW w:w="4258" w:type="dxa"/>
          </w:tcPr>
          <w:p w14:paraId="25556834" w14:textId="77777777" w:rsidR="004B0A49" w:rsidRPr="0076586C" w:rsidRDefault="004B0A49" w:rsidP="008862E2">
            <w:pPr>
              <w:spacing w:line="360" w:lineRule="auto"/>
              <w:rPr>
                <w:b/>
                <w:bCs/>
                <w:szCs w:val="32"/>
              </w:rPr>
            </w:pPr>
            <w:r w:rsidRPr="0076586C">
              <w:rPr>
                <w:b/>
                <w:bCs/>
                <w:szCs w:val="32"/>
              </w:rPr>
              <w:t>1050080106 – Lê Ngọc Lộc</w:t>
            </w:r>
          </w:p>
        </w:tc>
      </w:tr>
      <w:tr w:rsidR="004B0A49" w14:paraId="366D43E8" w14:textId="77777777" w:rsidTr="008862E2">
        <w:tc>
          <w:tcPr>
            <w:tcW w:w="2552" w:type="dxa"/>
          </w:tcPr>
          <w:p w14:paraId="7710BC87" w14:textId="77777777" w:rsidR="004B0A49" w:rsidRDefault="004B0A49" w:rsidP="008862E2">
            <w:pPr>
              <w:spacing w:line="360" w:lineRule="auto"/>
              <w:rPr>
                <w:b/>
                <w:bCs/>
                <w:szCs w:val="32"/>
              </w:rPr>
            </w:pPr>
          </w:p>
        </w:tc>
        <w:tc>
          <w:tcPr>
            <w:tcW w:w="283" w:type="dxa"/>
          </w:tcPr>
          <w:p w14:paraId="581D703E" w14:textId="77777777" w:rsidR="004B0A49" w:rsidRPr="0076586C" w:rsidRDefault="004B0A49" w:rsidP="008862E2">
            <w:pPr>
              <w:spacing w:line="360" w:lineRule="auto"/>
              <w:rPr>
                <w:szCs w:val="32"/>
              </w:rPr>
            </w:pPr>
            <w:r w:rsidRPr="0076586C">
              <w:rPr>
                <w:szCs w:val="32"/>
              </w:rPr>
              <w:t>:</w:t>
            </w:r>
          </w:p>
        </w:tc>
        <w:tc>
          <w:tcPr>
            <w:tcW w:w="4258" w:type="dxa"/>
          </w:tcPr>
          <w:p w14:paraId="7C67D542" w14:textId="77777777" w:rsidR="004B0A49" w:rsidRPr="0076586C" w:rsidRDefault="004B0A49" w:rsidP="008862E2">
            <w:pPr>
              <w:spacing w:line="360" w:lineRule="auto"/>
              <w:rPr>
                <w:b/>
                <w:bCs/>
                <w:szCs w:val="32"/>
              </w:rPr>
            </w:pPr>
            <w:r w:rsidRPr="0076586C">
              <w:rPr>
                <w:b/>
                <w:bCs/>
                <w:szCs w:val="32"/>
              </w:rPr>
              <w:t>1050080124 – Nguyễn Bảo Trân</w:t>
            </w:r>
          </w:p>
        </w:tc>
      </w:tr>
      <w:tr w:rsidR="004B0A49" w14:paraId="29099E76" w14:textId="77777777" w:rsidTr="008862E2">
        <w:tc>
          <w:tcPr>
            <w:tcW w:w="2552" w:type="dxa"/>
          </w:tcPr>
          <w:p w14:paraId="18D2E9BC" w14:textId="77777777" w:rsidR="004B0A49" w:rsidRDefault="004B0A49" w:rsidP="008862E2">
            <w:pPr>
              <w:spacing w:line="360" w:lineRule="auto"/>
              <w:rPr>
                <w:b/>
                <w:bCs/>
                <w:szCs w:val="32"/>
              </w:rPr>
            </w:pPr>
          </w:p>
        </w:tc>
        <w:tc>
          <w:tcPr>
            <w:tcW w:w="283" w:type="dxa"/>
          </w:tcPr>
          <w:p w14:paraId="6E5D8B97" w14:textId="77777777" w:rsidR="004B0A49" w:rsidRPr="0076586C" w:rsidRDefault="004B0A49" w:rsidP="008862E2">
            <w:pPr>
              <w:spacing w:line="360" w:lineRule="auto"/>
              <w:rPr>
                <w:szCs w:val="32"/>
              </w:rPr>
            </w:pPr>
            <w:r w:rsidRPr="0076586C">
              <w:rPr>
                <w:szCs w:val="32"/>
              </w:rPr>
              <w:t>:</w:t>
            </w:r>
          </w:p>
        </w:tc>
        <w:tc>
          <w:tcPr>
            <w:tcW w:w="4258" w:type="dxa"/>
          </w:tcPr>
          <w:p w14:paraId="15C105D6" w14:textId="77777777" w:rsidR="004B0A49" w:rsidRPr="0076586C" w:rsidRDefault="004B0A49" w:rsidP="008862E2">
            <w:pPr>
              <w:spacing w:line="360" w:lineRule="auto"/>
              <w:rPr>
                <w:b/>
                <w:bCs/>
                <w:szCs w:val="32"/>
              </w:rPr>
            </w:pPr>
            <w:r w:rsidRPr="0076586C">
              <w:rPr>
                <w:b/>
                <w:bCs/>
                <w:szCs w:val="32"/>
              </w:rPr>
              <w:t>1050080144 – Phạm Hoàng Minh</w:t>
            </w:r>
          </w:p>
        </w:tc>
      </w:tr>
      <w:tr w:rsidR="004B0A49" w14:paraId="78B7E4E0" w14:textId="77777777" w:rsidTr="008862E2">
        <w:tc>
          <w:tcPr>
            <w:tcW w:w="2552" w:type="dxa"/>
          </w:tcPr>
          <w:p w14:paraId="7110E5C9" w14:textId="77777777" w:rsidR="004B0A49" w:rsidRDefault="004B0A49" w:rsidP="008862E2">
            <w:pPr>
              <w:spacing w:line="360" w:lineRule="auto"/>
              <w:rPr>
                <w:b/>
                <w:bCs/>
                <w:szCs w:val="32"/>
              </w:rPr>
            </w:pPr>
          </w:p>
        </w:tc>
        <w:tc>
          <w:tcPr>
            <w:tcW w:w="283" w:type="dxa"/>
          </w:tcPr>
          <w:p w14:paraId="304C56D1" w14:textId="77777777" w:rsidR="004B0A49" w:rsidRPr="0076586C" w:rsidRDefault="004B0A49" w:rsidP="008862E2">
            <w:pPr>
              <w:spacing w:line="360" w:lineRule="auto"/>
              <w:rPr>
                <w:szCs w:val="32"/>
              </w:rPr>
            </w:pPr>
            <w:r w:rsidRPr="0076586C">
              <w:rPr>
                <w:szCs w:val="32"/>
              </w:rPr>
              <w:t>:</w:t>
            </w:r>
          </w:p>
        </w:tc>
        <w:tc>
          <w:tcPr>
            <w:tcW w:w="4258" w:type="dxa"/>
          </w:tcPr>
          <w:p w14:paraId="7BAB6112" w14:textId="77777777" w:rsidR="004B0A49" w:rsidRPr="0076586C" w:rsidRDefault="004B0A49" w:rsidP="008862E2">
            <w:pPr>
              <w:spacing w:line="360" w:lineRule="auto"/>
              <w:rPr>
                <w:b/>
                <w:bCs/>
                <w:szCs w:val="32"/>
              </w:rPr>
            </w:pPr>
            <w:r w:rsidRPr="0076586C">
              <w:rPr>
                <w:b/>
                <w:bCs/>
                <w:szCs w:val="32"/>
              </w:rPr>
              <w:t>1050080155 – Nguyễn Phương Sinh</w:t>
            </w:r>
          </w:p>
        </w:tc>
      </w:tr>
      <w:tr w:rsidR="004B0A49" w14:paraId="0A79889C" w14:textId="77777777" w:rsidTr="008862E2">
        <w:tc>
          <w:tcPr>
            <w:tcW w:w="2552" w:type="dxa"/>
          </w:tcPr>
          <w:p w14:paraId="41D45099" w14:textId="77777777" w:rsidR="004B0A49" w:rsidRPr="0076586C" w:rsidRDefault="004B0A49" w:rsidP="008862E2">
            <w:pPr>
              <w:spacing w:line="360" w:lineRule="auto"/>
              <w:rPr>
                <w:szCs w:val="32"/>
              </w:rPr>
            </w:pPr>
            <w:r>
              <w:rPr>
                <w:szCs w:val="32"/>
              </w:rPr>
              <w:t>Nhóm</w:t>
            </w:r>
          </w:p>
        </w:tc>
        <w:tc>
          <w:tcPr>
            <w:tcW w:w="283" w:type="dxa"/>
          </w:tcPr>
          <w:p w14:paraId="0924D4BA" w14:textId="77777777" w:rsidR="004B0A49" w:rsidRPr="0076586C" w:rsidRDefault="004B0A49" w:rsidP="008862E2">
            <w:pPr>
              <w:spacing w:line="360" w:lineRule="auto"/>
              <w:rPr>
                <w:szCs w:val="32"/>
              </w:rPr>
            </w:pPr>
            <w:r w:rsidRPr="0076586C">
              <w:rPr>
                <w:szCs w:val="32"/>
              </w:rPr>
              <w:t>:</w:t>
            </w:r>
          </w:p>
        </w:tc>
        <w:tc>
          <w:tcPr>
            <w:tcW w:w="4258" w:type="dxa"/>
          </w:tcPr>
          <w:p w14:paraId="6501A08F" w14:textId="77777777" w:rsidR="004B0A49" w:rsidRDefault="004B0A49" w:rsidP="008862E2">
            <w:pPr>
              <w:spacing w:line="360" w:lineRule="auto"/>
              <w:rPr>
                <w:b/>
                <w:bCs/>
                <w:szCs w:val="32"/>
              </w:rPr>
            </w:pPr>
            <w:r>
              <w:rPr>
                <w:b/>
                <w:bCs/>
                <w:szCs w:val="32"/>
              </w:rPr>
              <w:t>2</w:t>
            </w:r>
          </w:p>
        </w:tc>
      </w:tr>
      <w:tr w:rsidR="004B0A49" w14:paraId="2BA7AC1B" w14:textId="77777777" w:rsidTr="008862E2">
        <w:tc>
          <w:tcPr>
            <w:tcW w:w="2552" w:type="dxa"/>
          </w:tcPr>
          <w:p w14:paraId="737A8968" w14:textId="77777777" w:rsidR="004B0A49" w:rsidRPr="0076586C" w:rsidRDefault="004B0A49" w:rsidP="008862E2">
            <w:pPr>
              <w:spacing w:line="360" w:lineRule="auto"/>
              <w:rPr>
                <w:szCs w:val="32"/>
              </w:rPr>
            </w:pPr>
            <w:r>
              <w:rPr>
                <w:szCs w:val="32"/>
              </w:rPr>
              <w:t>Lớp</w:t>
            </w:r>
          </w:p>
        </w:tc>
        <w:tc>
          <w:tcPr>
            <w:tcW w:w="283" w:type="dxa"/>
          </w:tcPr>
          <w:p w14:paraId="3EF65896" w14:textId="77777777" w:rsidR="004B0A49" w:rsidRPr="0076586C" w:rsidRDefault="004B0A49" w:rsidP="008862E2">
            <w:pPr>
              <w:spacing w:line="360" w:lineRule="auto"/>
              <w:rPr>
                <w:szCs w:val="32"/>
              </w:rPr>
            </w:pPr>
            <w:r w:rsidRPr="0076586C">
              <w:rPr>
                <w:szCs w:val="32"/>
              </w:rPr>
              <w:t>:</w:t>
            </w:r>
          </w:p>
        </w:tc>
        <w:tc>
          <w:tcPr>
            <w:tcW w:w="4258" w:type="dxa"/>
          </w:tcPr>
          <w:p w14:paraId="0BB14B70" w14:textId="77777777" w:rsidR="004B0A49" w:rsidRDefault="004B0A49" w:rsidP="008862E2">
            <w:pPr>
              <w:spacing w:line="360" w:lineRule="auto"/>
              <w:rPr>
                <w:b/>
                <w:bCs/>
                <w:szCs w:val="32"/>
              </w:rPr>
            </w:pPr>
            <w:r>
              <w:rPr>
                <w:b/>
                <w:bCs/>
                <w:szCs w:val="32"/>
              </w:rPr>
              <w:t xml:space="preserve">10 – ĐH – CNPM2 </w:t>
            </w:r>
          </w:p>
        </w:tc>
      </w:tr>
    </w:tbl>
    <w:p w14:paraId="5A8245EC" w14:textId="77777777" w:rsidR="004B0A49" w:rsidRPr="006837C5" w:rsidRDefault="004B0A49" w:rsidP="004B0A49">
      <w:pPr>
        <w:spacing w:line="360" w:lineRule="auto"/>
        <w:rPr>
          <w:b/>
          <w:bCs/>
          <w:szCs w:val="26"/>
        </w:rPr>
      </w:pPr>
    </w:p>
    <w:p w14:paraId="66CA64D6" w14:textId="075EFB4D" w:rsidR="00355401" w:rsidRPr="00355401" w:rsidRDefault="004B0A49" w:rsidP="00355401">
      <w:pPr>
        <w:spacing w:line="360" w:lineRule="auto"/>
        <w:jc w:val="center"/>
        <w:rPr>
          <w:b/>
          <w:bCs/>
          <w:szCs w:val="26"/>
        </w:rPr>
      </w:pPr>
      <w:r w:rsidRPr="0010564B">
        <w:rPr>
          <w:b/>
          <w:bCs/>
          <w:szCs w:val="26"/>
          <w:lang w:val="vi-VN"/>
        </w:rPr>
        <w:t>TP.</w:t>
      </w:r>
      <w:r>
        <w:rPr>
          <w:b/>
          <w:bCs/>
          <w:szCs w:val="26"/>
        </w:rPr>
        <w:t xml:space="preserve"> </w:t>
      </w:r>
      <w:r w:rsidRPr="0010564B">
        <w:rPr>
          <w:b/>
          <w:bCs/>
          <w:szCs w:val="26"/>
          <w:lang w:val="vi-VN"/>
        </w:rPr>
        <w:t>H</w:t>
      </w:r>
      <w:r>
        <w:rPr>
          <w:b/>
          <w:bCs/>
          <w:szCs w:val="26"/>
        </w:rPr>
        <w:t>ồ Chí Minh</w:t>
      </w:r>
      <w:r w:rsidRPr="0010564B">
        <w:rPr>
          <w:b/>
          <w:bCs/>
          <w:szCs w:val="26"/>
          <w:lang w:val="vi-VN"/>
        </w:rPr>
        <w:t xml:space="preserve">, tháng </w:t>
      </w:r>
      <w:r>
        <w:rPr>
          <w:b/>
          <w:bCs/>
          <w:szCs w:val="26"/>
        </w:rPr>
        <w:t>0</w:t>
      </w:r>
      <w:r w:rsidR="007F5118">
        <w:rPr>
          <w:b/>
          <w:bCs/>
          <w:szCs w:val="26"/>
        </w:rPr>
        <w:t>5</w:t>
      </w:r>
      <w:r w:rsidRPr="0010564B">
        <w:rPr>
          <w:b/>
          <w:bCs/>
          <w:szCs w:val="26"/>
          <w:lang w:val="vi-VN"/>
        </w:rPr>
        <w:t xml:space="preserve"> năm 202</w:t>
      </w:r>
      <w:r>
        <w:rPr>
          <w:b/>
          <w:bCs/>
          <w:szCs w:val="26"/>
        </w:rPr>
        <w:t>5</w:t>
      </w:r>
    </w:p>
    <w:p w14:paraId="1F444E70" w14:textId="77777777" w:rsidR="00D45C7B" w:rsidRDefault="00D45C7B" w:rsidP="00D45C7B">
      <w:pPr>
        <w:spacing w:line="360" w:lineRule="auto"/>
        <w:jc w:val="center"/>
        <w:rPr>
          <w:b/>
          <w:bCs/>
        </w:rPr>
      </w:pPr>
      <w:r>
        <w:rPr>
          <w:b/>
          <w:bCs/>
        </w:rPr>
        <w:lastRenderedPageBreak/>
        <w:t>LỜI CẢM ƠN</w:t>
      </w:r>
    </w:p>
    <w:p w14:paraId="1A81ED4A" w14:textId="2D52EC04" w:rsidR="00D45C7B" w:rsidRDefault="00D45C7B" w:rsidP="00D45C7B">
      <w:pPr>
        <w:spacing w:line="360" w:lineRule="auto"/>
        <w:ind w:firstLine="720"/>
      </w:pPr>
      <w:r w:rsidRPr="005D2092">
        <w:t xml:space="preserve">Trước hết, </w:t>
      </w:r>
      <w:r w:rsidR="00087BD2">
        <w:t xml:space="preserve">nhóm </w:t>
      </w:r>
      <w:r w:rsidRPr="005D2092">
        <w:t>em xin gửi lời cảm ơn chân thành đến tập thể quý Thầy Cô Trường</w:t>
      </w:r>
      <w:r>
        <w:t xml:space="preserve"> </w:t>
      </w:r>
      <w:r w:rsidRPr="005D2092">
        <w:t>Đại học Tài nguyên và Môi trường TP.HCM cùng quý Thầy Cô khoa Công Nghệ</w:t>
      </w:r>
      <w:r>
        <w:t xml:space="preserve"> </w:t>
      </w:r>
      <w:r w:rsidRPr="005D2092">
        <w:t>Thông Tin</w:t>
      </w:r>
      <w:r>
        <w:t xml:space="preserve"> </w:t>
      </w:r>
      <w:r w:rsidRPr="005D2092">
        <w:t xml:space="preserve">đã tạo điều kiện giúp </w:t>
      </w:r>
      <w:r w:rsidR="00087BD2">
        <w:t xml:space="preserve">nhóm </w:t>
      </w:r>
      <w:r w:rsidRPr="005D2092">
        <w:t>em trang bị những kiến thức cơ bản vững chắc, làm</w:t>
      </w:r>
      <w:r>
        <w:t xml:space="preserve"> </w:t>
      </w:r>
      <w:r w:rsidRPr="005D2092">
        <w:t>nền tảng cho việc thực hiện đề tài này.</w:t>
      </w:r>
      <w:r>
        <w:t xml:space="preserve"> </w:t>
      </w:r>
    </w:p>
    <w:p w14:paraId="0578F81E" w14:textId="71456F65" w:rsidR="00D45C7B" w:rsidRDefault="00D45C7B" w:rsidP="00D45C7B">
      <w:pPr>
        <w:spacing w:line="360" w:lineRule="auto"/>
        <w:ind w:firstLine="720"/>
      </w:pPr>
      <w:r w:rsidRPr="005D2092">
        <w:t xml:space="preserve">Đặc biệt, </w:t>
      </w:r>
      <w:r w:rsidR="00087BD2">
        <w:t xml:space="preserve">nhóm </w:t>
      </w:r>
      <w:r w:rsidRPr="005D2092">
        <w:t xml:space="preserve">em xin tri ân và bày tỏ lòng biết ơn sâu sắc nhất tới </w:t>
      </w:r>
      <w:r w:rsidR="00087BD2">
        <w:t>cô</w:t>
      </w:r>
      <w:r w:rsidRPr="005D2092">
        <w:t xml:space="preserve"> </w:t>
      </w:r>
      <w:r w:rsidRPr="001D2603">
        <w:rPr>
          <w:szCs w:val="26"/>
        </w:rPr>
        <w:t xml:space="preserve">TS. </w:t>
      </w:r>
      <w:r w:rsidR="00087BD2" w:rsidRPr="00087BD2">
        <w:rPr>
          <w:szCs w:val="32"/>
        </w:rPr>
        <w:t>Dương Thị Thúy Nga</w:t>
      </w:r>
      <w:r w:rsidRPr="005D2092">
        <w:t xml:space="preserve">, người đã tận tình hỗ trợ và dẫn dắt </w:t>
      </w:r>
      <w:r w:rsidR="00087BD2">
        <w:t xml:space="preserve">nhóm </w:t>
      </w:r>
      <w:r w:rsidRPr="005D2092">
        <w:t xml:space="preserve">em hoàn thành báo cáo </w:t>
      </w:r>
      <w:r>
        <w:t xml:space="preserve">đồ án </w:t>
      </w:r>
      <w:r w:rsidR="00087BD2">
        <w:t>môn học</w:t>
      </w:r>
      <w:r w:rsidRPr="005D2092">
        <w:t>.</w:t>
      </w:r>
      <w:r>
        <w:t xml:space="preserve"> </w:t>
      </w:r>
      <w:r w:rsidRPr="005D2092">
        <w:t xml:space="preserve">Trong suốt một học kỳ thực hiện đề tài, </w:t>
      </w:r>
      <w:r w:rsidR="00087BD2">
        <w:t xml:space="preserve">nhóm </w:t>
      </w:r>
      <w:r w:rsidRPr="005D2092">
        <w:t>em đã không ngừng vận dụng những kiến thức</w:t>
      </w:r>
      <w:r>
        <w:t xml:space="preserve"> </w:t>
      </w:r>
      <w:r w:rsidRPr="005D2092">
        <w:t>nền tảng đã tích lũy, cùng với việc học hỏi và nghiên cứu thêm những kiến thức mới.</w:t>
      </w:r>
      <w:r>
        <w:t xml:space="preserve"> </w:t>
      </w:r>
      <w:r w:rsidRPr="005D2092">
        <w:t>Từ đó,</w:t>
      </w:r>
      <w:r w:rsidR="00087BD2">
        <w:t xml:space="preserve"> nhóm</w:t>
      </w:r>
      <w:r w:rsidRPr="005D2092">
        <w:t xml:space="preserve"> em đã cố gắng tối đa hóa việc áp dụng những gì đã thu thập được để hoàn thiện</w:t>
      </w:r>
      <w:r>
        <w:t xml:space="preserve"> </w:t>
      </w:r>
      <w:r w:rsidRPr="005D2092">
        <w:t>báo cáo đồ án</w:t>
      </w:r>
      <w:r w:rsidR="00087BD2">
        <w:t xml:space="preserve"> môn học</w:t>
      </w:r>
      <w:r w:rsidRPr="005D2092">
        <w:t xml:space="preserve"> một cách tốt nhất có thể.</w:t>
      </w:r>
      <w:r>
        <w:t xml:space="preserve"> </w:t>
      </w:r>
      <w:r w:rsidR="00087BD2">
        <w:t xml:space="preserve"> </w:t>
      </w:r>
    </w:p>
    <w:p w14:paraId="0CD34E46" w14:textId="3E8E5414" w:rsidR="00D45C7B" w:rsidRDefault="00D45C7B" w:rsidP="00D45C7B">
      <w:pPr>
        <w:spacing w:line="360" w:lineRule="auto"/>
        <w:ind w:firstLine="720"/>
      </w:pPr>
      <w:r w:rsidRPr="005D2092">
        <w:t xml:space="preserve">Tuy nhiên, </w:t>
      </w:r>
      <w:r w:rsidR="00087BD2">
        <w:t xml:space="preserve">nhóm </w:t>
      </w:r>
      <w:r w:rsidRPr="005D2092">
        <w:t>em cũng ý thức rằng trong quá trình thực hiện, khó tránh khỏi những</w:t>
      </w:r>
      <w:r>
        <w:t xml:space="preserve"> </w:t>
      </w:r>
      <w:r w:rsidRPr="005D2092">
        <w:t>thiếu sót. Vì thế,</w:t>
      </w:r>
      <w:r w:rsidR="00087BD2" w:rsidRPr="00087BD2">
        <w:t xml:space="preserve"> </w:t>
      </w:r>
      <w:r w:rsidR="00087BD2">
        <w:t>nhóm</w:t>
      </w:r>
      <w:r w:rsidRPr="005D2092">
        <w:t xml:space="preserve"> em rất mong nhận được những góp ý quý báu từ phía các Thầy Cô,</w:t>
      </w:r>
      <w:r>
        <w:t xml:space="preserve"> </w:t>
      </w:r>
      <w:r w:rsidRPr="005D2092">
        <w:t>nhằm hoàn thiện hơn nữa kiến thức mà</w:t>
      </w:r>
      <w:r w:rsidR="00087BD2" w:rsidRPr="00087BD2">
        <w:t xml:space="preserve"> </w:t>
      </w:r>
      <w:r w:rsidR="00087BD2">
        <w:t>nhóm</w:t>
      </w:r>
      <w:r w:rsidRPr="005D2092">
        <w:t xml:space="preserve"> em đã học tập, đồng thời làm hành trang cho</w:t>
      </w:r>
      <w:r>
        <w:t xml:space="preserve"> </w:t>
      </w:r>
      <w:r w:rsidRPr="005D2092">
        <w:t>những đề tài nghiên cứu tiếp theo trong tương lai.</w:t>
      </w:r>
    </w:p>
    <w:p w14:paraId="216E8FD3" w14:textId="2B476CB7" w:rsidR="00D45C7B" w:rsidRDefault="00087BD2" w:rsidP="00D45C7B">
      <w:pPr>
        <w:spacing w:line="360" w:lineRule="auto"/>
        <w:jc w:val="center"/>
      </w:pPr>
      <w:r>
        <w:t>Nhóm</w:t>
      </w:r>
      <w:r w:rsidRPr="005D2092">
        <w:t xml:space="preserve"> </w:t>
      </w:r>
      <w:r>
        <w:t>e</w:t>
      </w:r>
      <w:r w:rsidR="00D45C7B" w:rsidRPr="005D2092">
        <w:t>m xin chân thành cảm ơn quý Thầy Cô!</w:t>
      </w:r>
    </w:p>
    <w:p w14:paraId="07DCE19A" w14:textId="77777777" w:rsidR="008355B7" w:rsidRDefault="008355B7" w:rsidP="004F432D">
      <w:pPr>
        <w:jc w:val="center"/>
        <w:rPr>
          <w:b/>
          <w:bCs/>
          <w:sz w:val="28"/>
          <w:szCs w:val="28"/>
        </w:rPr>
      </w:pPr>
    </w:p>
    <w:p w14:paraId="61C030F8" w14:textId="77777777" w:rsidR="008355B7" w:rsidRDefault="008355B7" w:rsidP="004F432D">
      <w:pPr>
        <w:jc w:val="center"/>
        <w:rPr>
          <w:b/>
          <w:bCs/>
          <w:sz w:val="28"/>
          <w:szCs w:val="28"/>
        </w:rPr>
      </w:pPr>
    </w:p>
    <w:p w14:paraId="5DDB35B5" w14:textId="77777777" w:rsidR="008355B7" w:rsidRDefault="008355B7" w:rsidP="004F432D">
      <w:pPr>
        <w:jc w:val="center"/>
        <w:rPr>
          <w:b/>
          <w:bCs/>
          <w:sz w:val="28"/>
          <w:szCs w:val="28"/>
        </w:rPr>
      </w:pPr>
    </w:p>
    <w:p w14:paraId="7D0A264A" w14:textId="77777777" w:rsidR="008355B7" w:rsidRDefault="008355B7" w:rsidP="004F432D">
      <w:pPr>
        <w:jc w:val="center"/>
        <w:rPr>
          <w:b/>
          <w:bCs/>
          <w:sz w:val="28"/>
          <w:szCs w:val="28"/>
        </w:rPr>
      </w:pPr>
    </w:p>
    <w:p w14:paraId="08E1C9F5" w14:textId="77777777" w:rsidR="008355B7" w:rsidRDefault="008355B7" w:rsidP="004F432D">
      <w:pPr>
        <w:jc w:val="center"/>
        <w:rPr>
          <w:b/>
          <w:bCs/>
          <w:sz w:val="28"/>
          <w:szCs w:val="28"/>
        </w:rPr>
      </w:pPr>
    </w:p>
    <w:p w14:paraId="717DCA3E" w14:textId="77777777" w:rsidR="008355B7" w:rsidRDefault="008355B7" w:rsidP="004F432D">
      <w:pPr>
        <w:jc w:val="center"/>
        <w:rPr>
          <w:b/>
          <w:bCs/>
          <w:sz w:val="28"/>
          <w:szCs w:val="28"/>
        </w:rPr>
      </w:pPr>
    </w:p>
    <w:p w14:paraId="71260D1C" w14:textId="77777777" w:rsidR="008355B7" w:rsidRDefault="008355B7" w:rsidP="004F432D">
      <w:pPr>
        <w:jc w:val="center"/>
        <w:rPr>
          <w:b/>
          <w:bCs/>
          <w:sz w:val="28"/>
          <w:szCs w:val="28"/>
        </w:rPr>
      </w:pPr>
    </w:p>
    <w:p w14:paraId="1E905284" w14:textId="77777777" w:rsidR="008355B7" w:rsidRDefault="008355B7" w:rsidP="004F432D">
      <w:pPr>
        <w:jc w:val="center"/>
        <w:rPr>
          <w:b/>
          <w:bCs/>
          <w:sz w:val="28"/>
          <w:szCs w:val="28"/>
        </w:rPr>
      </w:pPr>
    </w:p>
    <w:p w14:paraId="04D21E6F" w14:textId="77777777" w:rsidR="008355B7" w:rsidRDefault="008355B7" w:rsidP="004F432D">
      <w:pPr>
        <w:jc w:val="center"/>
        <w:rPr>
          <w:b/>
          <w:bCs/>
          <w:sz w:val="28"/>
          <w:szCs w:val="28"/>
        </w:rPr>
      </w:pPr>
    </w:p>
    <w:p w14:paraId="1BF2893D" w14:textId="77777777" w:rsidR="008355B7" w:rsidRDefault="008355B7" w:rsidP="004F432D">
      <w:pPr>
        <w:jc w:val="center"/>
        <w:rPr>
          <w:b/>
          <w:bCs/>
          <w:sz w:val="28"/>
          <w:szCs w:val="28"/>
        </w:rPr>
      </w:pPr>
    </w:p>
    <w:sdt>
      <w:sdtPr>
        <w:id w:val="-1725904851"/>
        <w:docPartObj>
          <w:docPartGallery w:val="Table of Contents"/>
          <w:docPartUnique/>
        </w:docPartObj>
      </w:sdtPr>
      <w:sdtEndPr>
        <w:rPr>
          <w:b/>
          <w:bCs/>
          <w:noProof/>
        </w:rPr>
      </w:sdtEndPr>
      <w:sdtContent>
        <w:p w14:paraId="3F41D39F" w14:textId="5212176B" w:rsidR="008355B7" w:rsidRPr="008355B7" w:rsidRDefault="008355B7" w:rsidP="008355B7">
          <w:pPr>
            <w:jc w:val="center"/>
            <w:rPr>
              <w:b/>
              <w:bCs/>
              <w:sz w:val="28"/>
              <w:szCs w:val="28"/>
            </w:rPr>
          </w:pPr>
          <w:r w:rsidRPr="00D45C7B">
            <w:rPr>
              <w:b/>
              <w:bCs/>
              <w:sz w:val="28"/>
              <w:szCs w:val="28"/>
            </w:rPr>
            <w:t>MỤC LỤC</w:t>
          </w:r>
        </w:p>
        <w:p w14:paraId="21F1C2FB" w14:textId="7FFF0A8B" w:rsidR="008355B7" w:rsidRDefault="008355B7">
          <w:pPr>
            <w:pStyle w:val="TOC1"/>
            <w:tabs>
              <w:tab w:val="right" w:leader="dot" w:pos="9395"/>
            </w:tabs>
            <w:rPr>
              <w:rFonts w:asciiTheme="minorHAnsi" w:eastAsiaTheme="minorEastAsia" w:hAnsiTheme="minorHAnsi"/>
              <w:noProof/>
              <w:sz w:val="24"/>
            </w:rPr>
          </w:pPr>
          <w:r>
            <w:fldChar w:fldCharType="begin"/>
          </w:r>
          <w:r>
            <w:instrText xml:space="preserve"> TOC \o "1-3" \h \z \u </w:instrText>
          </w:r>
          <w:r>
            <w:fldChar w:fldCharType="separate"/>
          </w:r>
          <w:hyperlink w:anchor="_Toc197957796" w:history="1">
            <w:r w:rsidRPr="00D72451">
              <w:rPr>
                <w:rStyle w:val="Hyperlink"/>
                <w:noProof/>
              </w:rPr>
              <w:t>CHƯƠNG 1: TỔNG QUAN</w:t>
            </w:r>
            <w:r>
              <w:rPr>
                <w:noProof/>
                <w:webHidden/>
              </w:rPr>
              <w:tab/>
            </w:r>
            <w:r>
              <w:rPr>
                <w:noProof/>
                <w:webHidden/>
              </w:rPr>
              <w:fldChar w:fldCharType="begin"/>
            </w:r>
            <w:r>
              <w:rPr>
                <w:noProof/>
                <w:webHidden/>
              </w:rPr>
              <w:instrText xml:space="preserve"> PAGEREF _Toc197957796 \h </w:instrText>
            </w:r>
            <w:r>
              <w:rPr>
                <w:noProof/>
                <w:webHidden/>
              </w:rPr>
            </w:r>
            <w:r>
              <w:rPr>
                <w:noProof/>
                <w:webHidden/>
              </w:rPr>
              <w:fldChar w:fldCharType="separate"/>
            </w:r>
            <w:r w:rsidR="00020273">
              <w:rPr>
                <w:noProof/>
                <w:webHidden/>
              </w:rPr>
              <w:t>1</w:t>
            </w:r>
            <w:r>
              <w:rPr>
                <w:noProof/>
                <w:webHidden/>
              </w:rPr>
              <w:fldChar w:fldCharType="end"/>
            </w:r>
          </w:hyperlink>
        </w:p>
        <w:p w14:paraId="52D1EB8D" w14:textId="532B2EE5" w:rsidR="008355B7" w:rsidRDefault="008355B7">
          <w:pPr>
            <w:pStyle w:val="TOC2"/>
            <w:tabs>
              <w:tab w:val="left" w:pos="960"/>
              <w:tab w:val="right" w:leader="dot" w:pos="9395"/>
            </w:tabs>
            <w:rPr>
              <w:rFonts w:asciiTheme="minorHAnsi" w:eastAsiaTheme="minorEastAsia" w:hAnsiTheme="minorHAnsi"/>
              <w:noProof/>
              <w:sz w:val="24"/>
            </w:rPr>
          </w:pPr>
          <w:hyperlink w:anchor="_Toc197957797" w:history="1">
            <w:r w:rsidRPr="00D72451">
              <w:rPr>
                <w:rStyle w:val="Hyperlink"/>
                <w:noProof/>
              </w:rPr>
              <w:t>1.1</w:t>
            </w:r>
            <w:r>
              <w:rPr>
                <w:rFonts w:asciiTheme="minorHAnsi" w:eastAsiaTheme="minorEastAsia" w:hAnsiTheme="minorHAnsi"/>
                <w:noProof/>
                <w:sz w:val="24"/>
              </w:rPr>
              <w:tab/>
            </w:r>
            <w:r w:rsidRPr="00D72451">
              <w:rPr>
                <w:rStyle w:val="Hyperlink"/>
                <w:noProof/>
              </w:rPr>
              <w:t>Lý do chọn đề tài</w:t>
            </w:r>
            <w:r>
              <w:rPr>
                <w:noProof/>
                <w:webHidden/>
              </w:rPr>
              <w:tab/>
            </w:r>
            <w:r>
              <w:rPr>
                <w:noProof/>
                <w:webHidden/>
              </w:rPr>
              <w:fldChar w:fldCharType="begin"/>
            </w:r>
            <w:r>
              <w:rPr>
                <w:noProof/>
                <w:webHidden/>
              </w:rPr>
              <w:instrText xml:space="preserve"> PAGEREF _Toc197957797 \h </w:instrText>
            </w:r>
            <w:r>
              <w:rPr>
                <w:noProof/>
                <w:webHidden/>
              </w:rPr>
            </w:r>
            <w:r>
              <w:rPr>
                <w:noProof/>
                <w:webHidden/>
              </w:rPr>
              <w:fldChar w:fldCharType="separate"/>
            </w:r>
            <w:r w:rsidR="00020273">
              <w:rPr>
                <w:noProof/>
                <w:webHidden/>
              </w:rPr>
              <w:t>1</w:t>
            </w:r>
            <w:r>
              <w:rPr>
                <w:noProof/>
                <w:webHidden/>
              </w:rPr>
              <w:fldChar w:fldCharType="end"/>
            </w:r>
          </w:hyperlink>
        </w:p>
        <w:p w14:paraId="5A466E4B" w14:textId="49D6E413" w:rsidR="008355B7" w:rsidRDefault="008355B7">
          <w:pPr>
            <w:pStyle w:val="TOC2"/>
            <w:tabs>
              <w:tab w:val="left" w:pos="960"/>
              <w:tab w:val="right" w:leader="dot" w:pos="9395"/>
            </w:tabs>
            <w:rPr>
              <w:rFonts w:asciiTheme="minorHAnsi" w:eastAsiaTheme="minorEastAsia" w:hAnsiTheme="minorHAnsi"/>
              <w:noProof/>
              <w:sz w:val="24"/>
            </w:rPr>
          </w:pPr>
          <w:hyperlink w:anchor="_Toc197957798" w:history="1">
            <w:r w:rsidRPr="00D72451">
              <w:rPr>
                <w:rStyle w:val="Hyperlink"/>
                <w:noProof/>
              </w:rPr>
              <w:t>1.2</w:t>
            </w:r>
            <w:r>
              <w:rPr>
                <w:rFonts w:asciiTheme="minorHAnsi" w:eastAsiaTheme="minorEastAsia" w:hAnsiTheme="minorHAnsi"/>
                <w:noProof/>
                <w:sz w:val="24"/>
              </w:rPr>
              <w:tab/>
            </w:r>
            <w:r w:rsidRPr="00D72451">
              <w:rPr>
                <w:rStyle w:val="Hyperlink"/>
                <w:noProof/>
              </w:rPr>
              <w:t>Mục tiêu nghiên cứu</w:t>
            </w:r>
            <w:r>
              <w:rPr>
                <w:noProof/>
                <w:webHidden/>
              </w:rPr>
              <w:tab/>
            </w:r>
            <w:r>
              <w:rPr>
                <w:noProof/>
                <w:webHidden/>
              </w:rPr>
              <w:fldChar w:fldCharType="begin"/>
            </w:r>
            <w:r>
              <w:rPr>
                <w:noProof/>
                <w:webHidden/>
              </w:rPr>
              <w:instrText xml:space="preserve"> PAGEREF _Toc197957798 \h </w:instrText>
            </w:r>
            <w:r>
              <w:rPr>
                <w:noProof/>
                <w:webHidden/>
              </w:rPr>
            </w:r>
            <w:r>
              <w:rPr>
                <w:noProof/>
                <w:webHidden/>
              </w:rPr>
              <w:fldChar w:fldCharType="separate"/>
            </w:r>
            <w:r w:rsidR="00020273">
              <w:rPr>
                <w:noProof/>
                <w:webHidden/>
              </w:rPr>
              <w:t>2</w:t>
            </w:r>
            <w:r>
              <w:rPr>
                <w:noProof/>
                <w:webHidden/>
              </w:rPr>
              <w:fldChar w:fldCharType="end"/>
            </w:r>
          </w:hyperlink>
        </w:p>
        <w:p w14:paraId="5B020691" w14:textId="64F61167" w:rsidR="008355B7" w:rsidRDefault="008355B7">
          <w:pPr>
            <w:pStyle w:val="TOC2"/>
            <w:tabs>
              <w:tab w:val="left" w:pos="960"/>
              <w:tab w:val="right" w:leader="dot" w:pos="9395"/>
            </w:tabs>
            <w:rPr>
              <w:rFonts w:asciiTheme="minorHAnsi" w:eastAsiaTheme="minorEastAsia" w:hAnsiTheme="minorHAnsi"/>
              <w:noProof/>
              <w:sz w:val="24"/>
            </w:rPr>
          </w:pPr>
          <w:hyperlink w:anchor="_Toc197957799" w:history="1">
            <w:r w:rsidRPr="00D72451">
              <w:rPr>
                <w:rStyle w:val="Hyperlink"/>
                <w:noProof/>
              </w:rPr>
              <w:t>1.3</w:t>
            </w:r>
            <w:r>
              <w:rPr>
                <w:rFonts w:asciiTheme="minorHAnsi" w:eastAsiaTheme="minorEastAsia" w:hAnsiTheme="minorHAnsi"/>
                <w:noProof/>
                <w:sz w:val="24"/>
              </w:rPr>
              <w:tab/>
            </w:r>
            <w:r w:rsidRPr="00D72451">
              <w:rPr>
                <w:rStyle w:val="Hyperlink"/>
                <w:noProof/>
              </w:rPr>
              <w:t>Đối tượng và phạm vi</w:t>
            </w:r>
            <w:r>
              <w:rPr>
                <w:noProof/>
                <w:webHidden/>
              </w:rPr>
              <w:tab/>
            </w:r>
            <w:r>
              <w:rPr>
                <w:noProof/>
                <w:webHidden/>
              </w:rPr>
              <w:fldChar w:fldCharType="begin"/>
            </w:r>
            <w:r>
              <w:rPr>
                <w:noProof/>
                <w:webHidden/>
              </w:rPr>
              <w:instrText xml:space="preserve"> PAGEREF _Toc197957799 \h </w:instrText>
            </w:r>
            <w:r>
              <w:rPr>
                <w:noProof/>
                <w:webHidden/>
              </w:rPr>
            </w:r>
            <w:r>
              <w:rPr>
                <w:noProof/>
                <w:webHidden/>
              </w:rPr>
              <w:fldChar w:fldCharType="separate"/>
            </w:r>
            <w:r w:rsidR="00020273">
              <w:rPr>
                <w:noProof/>
                <w:webHidden/>
              </w:rPr>
              <w:t>2</w:t>
            </w:r>
            <w:r>
              <w:rPr>
                <w:noProof/>
                <w:webHidden/>
              </w:rPr>
              <w:fldChar w:fldCharType="end"/>
            </w:r>
          </w:hyperlink>
        </w:p>
        <w:p w14:paraId="77C2C1EA" w14:textId="6152478D" w:rsidR="008355B7" w:rsidRDefault="008355B7">
          <w:pPr>
            <w:pStyle w:val="TOC2"/>
            <w:tabs>
              <w:tab w:val="left" w:pos="960"/>
              <w:tab w:val="right" w:leader="dot" w:pos="9395"/>
            </w:tabs>
            <w:rPr>
              <w:rFonts w:asciiTheme="minorHAnsi" w:eastAsiaTheme="minorEastAsia" w:hAnsiTheme="minorHAnsi"/>
              <w:noProof/>
              <w:sz w:val="24"/>
            </w:rPr>
          </w:pPr>
          <w:hyperlink w:anchor="_Toc197957800" w:history="1">
            <w:r w:rsidRPr="00D72451">
              <w:rPr>
                <w:rStyle w:val="Hyperlink"/>
                <w:noProof/>
              </w:rPr>
              <w:t>1.4</w:t>
            </w:r>
            <w:r>
              <w:rPr>
                <w:rFonts w:asciiTheme="minorHAnsi" w:eastAsiaTheme="minorEastAsia" w:hAnsiTheme="minorHAnsi"/>
                <w:noProof/>
                <w:sz w:val="24"/>
              </w:rPr>
              <w:tab/>
            </w:r>
            <w:r w:rsidRPr="00D72451">
              <w:rPr>
                <w:rStyle w:val="Hyperlink"/>
                <w:noProof/>
              </w:rPr>
              <w:t>Phương pháp nghiên cứu</w:t>
            </w:r>
            <w:r>
              <w:rPr>
                <w:noProof/>
                <w:webHidden/>
              </w:rPr>
              <w:tab/>
            </w:r>
            <w:r>
              <w:rPr>
                <w:noProof/>
                <w:webHidden/>
              </w:rPr>
              <w:fldChar w:fldCharType="begin"/>
            </w:r>
            <w:r>
              <w:rPr>
                <w:noProof/>
                <w:webHidden/>
              </w:rPr>
              <w:instrText xml:space="preserve"> PAGEREF _Toc197957800 \h </w:instrText>
            </w:r>
            <w:r>
              <w:rPr>
                <w:noProof/>
                <w:webHidden/>
              </w:rPr>
            </w:r>
            <w:r>
              <w:rPr>
                <w:noProof/>
                <w:webHidden/>
              </w:rPr>
              <w:fldChar w:fldCharType="separate"/>
            </w:r>
            <w:r w:rsidR="00020273">
              <w:rPr>
                <w:noProof/>
                <w:webHidden/>
              </w:rPr>
              <w:t>3</w:t>
            </w:r>
            <w:r>
              <w:rPr>
                <w:noProof/>
                <w:webHidden/>
              </w:rPr>
              <w:fldChar w:fldCharType="end"/>
            </w:r>
          </w:hyperlink>
        </w:p>
        <w:p w14:paraId="059614AA" w14:textId="05F1F0AF" w:rsidR="008355B7" w:rsidRDefault="008355B7">
          <w:pPr>
            <w:pStyle w:val="TOC1"/>
            <w:tabs>
              <w:tab w:val="right" w:leader="dot" w:pos="9395"/>
            </w:tabs>
            <w:rPr>
              <w:rFonts w:asciiTheme="minorHAnsi" w:eastAsiaTheme="minorEastAsia" w:hAnsiTheme="minorHAnsi"/>
              <w:noProof/>
              <w:sz w:val="24"/>
            </w:rPr>
          </w:pPr>
          <w:hyperlink w:anchor="_Toc197957801" w:history="1">
            <w:r w:rsidRPr="00D72451">
              <w:rPr>
                <w:rStyle w:val="Hyperlink"/>
                <w:noProof/>
              </w:rPr>
              <w:t>CHƯƠNG 2: CƠ SỞ LÝ THUYẾT</w:t>
            </w:r>
            <w:r>
              <w:rPr>
                <w:noProof/>
                <w:webHidden/>
              </w:rPr>
              <w:tab/>
            </w:r>
            <w:r>
              <w:rPr>
                <w:noProof/>
                <w:webHidden/>
              </w:rPr>
              <w:fldChar w:fldCharType="begin"/>
            </w:r>
            <w:r>
              <w:rPr>
                <w:noProof/>
                <w:webHidden/>
              </w:rPr>
              <w:instrText xml:space="preserve"> PAGEREF _Toc197957801 \h </w:instrText>
            </w:r>
            <w:r>
              <w:rPr>
                <w:noProof/>
                <w:webHidden/>
              </w:rPr>
            </w:r>
            <w:r>
              <w:rPr>
                <w:noProof/>
                <w:webHidden/>
              </w:rPr>
              <w:fldChar w:fldCharType="separate"/>
            </w:r>
            <w:r w:rsidR="00020273">
              <w:rPr>
                <w:noProof/>
                <w:webHidden/>
              </w:rPr>
              <w:t>3</w:t>
            </w:r>
            <w:r>
              <w:rPr>
                <w:noProof/>
                <w:webHidden/>
              </w:rPr>
              <w:fldChar w:fldCharType="end"/>
            </w:r>
          </w:hyperlink>
        </w:p>
        <w:p w14:paraId="69A36B89" w14:textId="4C391AE2" w:rsidR="008355B7" w:rsidRDefault="008355B7">
          <w:pPr>
            <w:pStyle w:val="TOC2"/>
            <w:tabs>
              <w:tab w:val="right" w:leader="dot" w:pos="9395"/>
            </w:tabs>
            <w:rPr>
              <w:rFonts w:asciiTheme="minorHAnsi" w:eastAsiaTheme="minorEastAsia" w:hAnsiTheme="minorHAnsi"/>
              <w:noProof/>
              <w:sz w:val="24"/>
            </w:rPr>
          </w:pPr>
          <w:hyperlink w:anchor="_Toc197957802" w:history="1">
            <w:r w:rsidRPr="00D72451">
              <w:rPr>
                <w:rStyle w:val="Hyperlink"/>
                <w:noProof/>
              </w:rPr>
              <w:t>2.1 Tổng quan về ngôn ngữ lập trình Python</w:t>
            </w:r>
            <w:r>
              <w:rPr>
                <w:noProof/>
                <w:webHidden/>
              </w:rPr>
              <w:tab/>
            </w:r>
            <w:r>
              <w:rPr>
                <w:noProof/>
                <w:webHidden/>
              </w:rPr>
              <w:fldChar w:fldCharType="begin"/>
            </w:r>
            <w:r>
              <w:rPr>
                <w:noProof/>
                <w:webHidden/>
              </w:rPr>
              <w:instrText xml:space="preserve"> PAGEREF _Toc197957802 \h </w:instrText>
            </w:r>
            <w:r>
              <w:rPr>
                <w:noProof/>
                <w:webHidden/>
              </w:rPr>
            </w:r>
            <w:r>
              <w:rPr>
                <w:noProof/>
                <w:webHidden/>
              </w:rPr>
              <w:fldChar w:fldCharType="separate"/>
            </w:r>
            <w:r w:rsidR="00020273">
              <w:rPr>
                <w:noProof/>
                <w:webHidden/>
              </w:rPr>
              <w:t>3</w:t>
            </w:r>
            <w:r>
              <w:rPr>
                <w:noProof/>
                <w:webHidden/>
              </w:rPr>
              <w:fldChar w:fldCharType="end"/>
            </w:r>
          </w:hyperlink>
        </w:p>
        <w:p w14:paraId="3D61664C" w14:textId="50C3BF64" w:rsidR="008355B7" w:rsidRDefault="008355B7">
          <w:pPr>
            <w:pStyle w:val="TOC2"/>
            <w:tabs>
              <w:tab w:val="right" w:leader="dot" w:pos="9395"/>
            </w:tabs>
            <w:rPr>
              <w:rFonts w:asciiTheme="minorHAnsi" w:eastAsiaTheme="minorEastAsia" w:hAnsiTheme="minorHAnsi"/>
              <w:noProof/>
              <w:sz w:val="24"/>
            </w:rPr>
          </w:pPr>
          <w:hyperlink w:anchor="_Toc197957803" w:history="1">
            <w:r w:rsidRPr="00D72451">
              <w:rPr>
                <w:rStyle w:val="Hyperlink"/>
                <w:noProof/>
              </w:rPr>
              <w:t>2.2 Cơ sở dữ liệu MongoDB</w:t>
            </w:r>
            <w:r>
              <w:rPr>
                <w:noProof/>
                <w:webHidden/>
              </w:rPr>
              <w:tab/>
            </w:r>
            <w:r>
              <w:rPr>
                <w:noProof/>
                <w:webHidden/>
              </w:rPr>
              <w:fldChar w:fldCharType="begin"/>
            </w:r>
            <w:r>
              <w:rPr>
                <w:noProof/>
                <w:webHidden/>
              </w:rPr>
              <w:instrText xml:space="preserve"> PAGEREF _Toc197957803 \h </w:instrText>
            </w:r>
            <w:r>
              <w:rPr>
                <w:noProof/>
                <w:webHidden/>
              </w:rPr>
            </w:r>
            <w:r>
              <w:rPr>
                <w:noProof/>
                <w:webHidden/>
              </w:rPr>
              <w:fldChar w:fldCharType="separate"/>
            </w:r>
            <w:r w:rsidR="00020273">
              <w:rPr>
                <w:noProof/>
                <w:webHidden/>
              </w:rPr>
              <w:t>5</w:t>
            </w:r>
            <w:r>
              <w:rPr>
                <w:noProof/>
                <w:webHidden/>
              </w:rPr>
              <w:fldChar w:fldCharType="end"/>
            </w:r>
          </w:hyperlink>
        </w:p>
        <w:p w14:paraId="5C9E514B" w14:textId="646EB80D" w:rsidR="008355B7" w:rsidRDefault="008355B7">
          <w:pPr>
            <w:pStyle w:val="TOC2"/>
            <w:tabs>
              <w:tab w:val="right" w:leader="dot" w:pos="9395"/>
            </w:tabs>
            <w:rPr>
              <w:rFonts w:asciiTheme="minorHAnsi" w:eastAsiaTheme="minorEastAsia" w:hAnsiTheme="minorHAnsi"/>
              <w:noProof/>
              <w:sz w:val="24"/>
            </w:rPr>
          </w:pPr>
          <w:hyperlink w:anchor="_Toc197957804" w:history="1">
            <w:r w:rsidRPr="00D72451">
              <w:rPr>
                <w:rStyle w:val="Hyperlink"/>
                <w:noProof/>
              </w:rPr>
              <w:t>2.3 HTML – CSS</w:t>
            </w:r>
            <w:r>
              <w:rPr>
                <w:noProof/>
                <w:webHidden/>
              </w:rPr>
              <w:tab/>
            </w:r>
            <w:r>
              <w:rPr>
                <w:noProof/>
                <w:webHidden/>
              </w:rPr>
              <w:fldChar w:fldCharType="begin"/>
            </w:r>
            <w:r>
              <w:rPr>
                <w:noProof/>
                <w:webHidden/>
              </w:rPr>
              <w:instrText xml:space="preserve"> PAGEREF _Toc197957804 \h </w:instrText>
            </w:r>
            <w:r>
              <w:rPr>
                <w:noProof/>
                <w:webHidden/>
              </w:rPr>
            </w:r>
            <w:r>
              <w:rPr>
                <w:noProof/>
                <w:webHidden/>
              </w:rPr>
              <w:fldChar w:fldCharType="separate"/>
            </w:r>
            <w:r w:rsidR="00020273">
              <w:rPr>
                <w:noProof/>
                <w:webHidden/>
              </w:rPr>
              <w:t>9</w:t>
            </w:r>
            <w:r>
              <w:rPr>
                <w:noProof/>
                <w:webHidden/>
              </w:rPr>
              <w:fldChar w:fldCharType="end"/>
            </w:r>
          </w:hyperlink>
        </w:p>
        <w:p w14:paraId="40A1825D" w14:textId="1CD37E9A" w:rsidR="008355B7" w:rsidRDefault="008355B7">
          <w:pPr>
            <w:pStyle w:val="TOC2"/>
            <w:tabs>
              <w:tab w:val="right" w:leader="dot" w:pos="9395"/>
            </w:tabs>
            <w:rPr>
              <w:rFonts w:asciiTheme="minorHAnsi" w:eastAsiaTheme="minorEastAsia" w:hAnsiTheme="minorHAnsi"/>
              <w:noProof/>
              <w:sz w:val="24"/>
            </w:rPr>
          </w:pPr>
          <w:hyperlink w:anchor="_Toc197957805" w:history="1">
            <w:r w:rsidRPr="00D72451">
              <w:rPr>
                <w:rStyle w:val="Hyperlink"/>
                <w:noProof/>
              </w:rPr>
              <w:t>2.4 Javascript</w:t>
            </w:r>
            <w:r>
              <w:rPr>
                <w:noProof/>
                <w:webHidden/>
              </w:rPr>
              <w:tab/>
            </w:r>
            <w:r>
              <w:rPr>
                <w:noProof/>
                <w:webHidden/>
              </w:rPr>
              <w:fldChar w:fldCharType="begin"/>
            </w:r>
            <w:r>
              <w:rPr>
                <w:noProof/>
                <w:webHidden/>
              </w:rPr>
              <w:instrText xml:space="preserve"> PAGEREF _Toc197957805 \h </w:instrText>
            </w:r>
            <w:r>
              <w:rPr>
                <w:noProof/>
                <w:webHidden/>
              </w:rPr>
            </w:r>
            <w:r>
              <w:rPr>
                <w:noProof/>
                <w:webHidden/>
              </w:rPr>
              <w:fldChar w:fldCharType="separate"/>
            </w:r>
            <w:r w:rsidR="00020273">
              <w:rPr>
                <w:noProof/>
                <w:webHidden/>
              </w:rPr>
              <w:t>10</w:t>
            </w:r>
            <w:r>
              <w:rPr>
                <w:noProof/>
                <w:webHidden/>
              </w:rPr>
              <w:fldChar w:fldCharType="end"/>
            </w:r>
          </w:hyperlink>
        </w:p>
        <w:p w14:paraId="0F12F4A4" w14:textId="4CFE1179" w:rsidR="008355B7" w:rsidRDefault="008355B7">
          <w:pPr>
            <w:pStyle w:val="TOC2"/>
            <w:tabs>
              <w:tab w:val="right" w:leader="dot" w:pos="9395"/>
            </w:tabs>
            <w:rPr>
              <w:rFonts w:asciiTheme="minorHAnsi" w:eastAsiaTheme="minorEastAsia" w:hAnsiTheme="minorHAnsi"/>
              <w:noProof/>
              <w:sz w:val="24"/>
            </w:rPr>
          </w:pPr>
          <w:hyperlink w:anchor="_Toc197957806" w:history="1">
            <w:r w:rsidRPr="00D72451">
              <w:rPr>
                <w:rStyle w:val="Hyperlink"/>
                <w:noProof/>
              </w:rPr>
              <w:t>2.5 Tổng quan về ra quyết định đa tiêu chí (MCDM)</w:t>
            </w:r>
            <w:r>
              <w:rPr>
                <w:noProof/>
                <w:webHidden/>
              </w:rPr>
              <w:tab/>
            </w:r>
            <w:r>
              <w:rPr>
                <w:noProof/>
                <w:webHidden/>
              </w:rPr>
              <w:fldChar w:fldCharType="begin"/>
            </w:r>
            <w:r>
              <w:rPr>
                <w:noProof/>
                <w:webHidden/>
              </w:rPr>
              <w:instrText xml:space="preserve"> PAGEREF _Toc197957806 \h </w:instrText>
            </w:r>
            <w:r>
              <w:rPr>
                <w:noProof/>
                <w:webHidden/>
              </w:rPr>
            </w:r>
            <w:r>
              <w:rPr>
                <w:noProof/>
                <w:webHidden/>
              </w:rPr>
              <w:fldChar w:fldCharType="separate"/>
            </w:r>
            <w:r w:rsidR="00020273">
              <w:rPr>
                <w:noProof/>
                <w:webHidden/>
              </w:rPr>
              <w:t>11</w:t>
            </w:r>
            <w:r>
              <w:rPr>
                <w:noProof/>
                <w:webHidden/>
              </w:rPr>
              <w:fldChar w:fldCharType="end"/>
            </w:r>
          </w:hyperlink>
        </w:p>
        <w:p w14:paraId="653FFCA9" w14:textId="4E9D6600" w:rsidR="008355B7" w:rsidRDefault="008355B7">
          <w:pPr>
            <w:pStyle w:val="TOC3"/>
            <w:tabs>
              <w:tab w:val="right" w:leader="dot" w:pos="9395"/>
            </w:tabs>
            <w:rPr>
              <w:rFonts w:asciiTheme="minorHAnsi" w:eastAsiaTheme="minorEastAsia" w:hAnsiTheme="minorHAnsi"/>
              <w:noProof/>
              <w:sz w:val="24"/>
            </w:rPr>
          </w:pPr>
          <w:hyperlink w:anchor="_Toc197957807" w:history="1">
            <w:r w:rsidRPr="00D72451">
              <w:rPr>
                <w:rStyle w:val="Hyperlink"/>
                <w:noProof/>
              </w:rPr>
              <w:t>2.5.1. Định nghĩa và đặc điểm</w:t>
            </w:r>
            <w:r>
              <w:rPr>
                <w:noProof/>
                <w:webHidden/>
              </w:rPr>
              <w:tab/>
            </w:r>
            <w:r>
              <w:rPr>
                <w:noProof/>
                <w:webHidden/>
              </w:rPr>
              <w:fldChar w:fldCharType="begin"/>
            </w:r>
            <w:r>
              <w:rPr>
                <w:noProof/>
                <w:webHidden/>
              </w:rPr>
              <w:instrText xml:space="preserve"> PAGEREF _Toc197957807 \h </w:instrText>
            </w:r>
            <w:r>
              <w:rPr>
                <w:noProof/>
                <w:webHidden/>
              </w:rPr>
            </w:r>
            <w:r>
              <w:rPr>
                <w:noProof/>
                <w:webHidden/>
              </w:rPr>
              <w:fldChar w:fldCharType="separate"/>
            </w:r>
            <w:r w:rsidR="00020273">
              <w:rPr>
                <w:noProof/>
                <w:webHidden/>
              </w:rPr>
              <w:t>11</w:t>
            </w:r>
            <w:r>
              <w:rPr>
                <w:noProof/>
                <w:webHidden/>
              </w:rPr>
              <w:fldChar w:fldCharType="end"/>
            </w:r>
          </w:hyperlink>
        </w:p>
        <w:p w14:paraId="62CCCB5D" w14:textId="6A176D02" w:rsidR="008355B7" w:rsidRDefault="008355B7">
          <w:pPr>
            <w:pStyle w:val="TOC3"/>
            <w:tabs>
              <w:tab w:val="right" w:leader="dot" w:pos="9395"/>
            </w:tabs>
            <w:rPr>
              <w:rFonts w:asciiTheme="minorHAnsi" w:eastAsiaTheme="minorEastAsia" w:hAnsiTheme="minorHAnsi"/>
              <w:noProof/>
              <w:sz w:val="24"/>
            </w:rPr>
          </w:pPr>
          <w:hyperlink w:anchor="_Toc197957808" w:history="1">
            <w:r w:rsidRPr="00D72451">
              <w:rPr>
                <w:rStyle w:val="Hyperlink"/>
                <w:noProof/>
              </w:rPr>
              <w:t>2.5.2. Vai trò trong phân tích lựa chọn</w:t>
            </w:r>
            <w:r>
              <w:rPr>
                <w:noProof/>
                <w:webHidden/>
              </w:rPr>
              <w:tab/>
            </w:r>
            <w:r>
              <w:rPr>
                <w:noProof/>
                <w:webHidden/>
              </w:rPr>
              <w:fldChar w:fldCharType="begin"/>
            </w:r>
            <w:r>
              <w:rPr>
                <w:noProof/>
                <w:webHidden/>
              </w:rPr>
              <w:instrText xml:space="preserve"> PAGEREF _Toc197957808 \h </w:instrText>
            </w:r>
            <w:r>
              <w:rPr>
                <w:noProof/>
                <w:webHidden/>
              </w:rPr>
            </w:r>
            <w:r>
              <w:rPr>
                <w:noProof/>
                <w:webHidden/>
              </w:rPr>
              <w:fldChar w:fldCharType="separate"/>
            </w:r>
            <w:r w:rsidR="00020273">
              <w:rPr>
                <w:noProof/>
                <w:webHidden/>
              </w:rPr>
              <w:t>12</w:t>
            </w:r>
            <w:r>
              <w:rPr>
                <w:noProof/>
                <w:webHidden/>
              </w:rPr>
              <w:fldChar w:fldCharType="end"/>
            </w:r>
          </w:hyperlink>
        </w:p>
        <w:p w14:paraId="65A2A52B" w14:textId="289A9C46" w:rsidR="008355B7" w:rsidRDefault="008355B7">
          <w:pPr>
            <w:pStyle w:val="TOC2"/>
            <w:tabs>
              <w:tab w:val="right" w:leader="dot" w:pos="9395"/>
            </w:tabs>
            <w:rPr>
              <w:rFonts w:asciiTheme="minorHAnsi" w:eastAsiaTheme="minorEastAsia" w:hAnsiTheme="minorHAnsi"/>
              <w:noProof/>
              <w:sz w:val="24"/>
            </w:rPr>
          </w:pPr>
          <w:hyperlink w:anchor="_Toc197957809" w:history="1">
            <w:r w:rsidRPr="00D72451">
              <w:rPr>
                <w:rStyle w:val="Hyperlink"/>
                <w:noProof/>
              </w:rPr>
              <w:t>2.6 Giới thiệu về phương pháp AHP (Analytic Hierarchy Process)</w:t>
            </w:r>
            <w:r>
              <w:rPr>
                <w:noProof/>
                <w:webHidden/>
              </w:rPr>
              <w:tab/>
            </w:r>
            <w:r>
              <w:rPr>
                <w:noProof/>
                <w:webHidden/>
              </w:rPr>
              <w:fldChar w:fldCharType="begin"/>
            </w:r>
            <w:r>
              <w:rPr>
                <w:noProof/>
                <w:webHidden/>
              </w:rPr>
              <w:instrText xml:space="preserve"> PAGEREF _Toc197957809 \h </w:instrText>
            </w:r>
            <w:r>
              <w:rPr>
                <w:noProof/>
                <w:webHidden/>
              </w:rPr>
            </w:r>
            <w:r>
              <w:rPr>
                <w:noProof/>
                <w:webHidden/>
              </w:rPr>
              <w:fldChar w:fldCharType="separate"/>
            </w:r>
            <w:r w:rsidR="00020273">
              <w:rPr>
                <w:noProof/>
                <w:webHidden/>
              </w:rPr>
              <w:t>12</w:t>
            </w:r>
            <w:r>
              <w:rPr>
                <w:noProof/>
                <w:webHidden/>
              </w:rPr>
              <w:fldChar w:fldCharType="end"/>
            </w:r>
          </w:hyperlink>
        </w:p>
        <w:p w14:paraId="2BA76286" w14:textId="5F8D40D9" w:rsidR="008355B7" w:rsidRDefault="008355B7">
          <w:pPr>
            <w:pStyle w:val="TOC3"/>
            <w:tabs>
              <w:tab w:val="right" w:leader="dot" w:pos="9395"/>
            </w:tabs>
            <w:rPr>
              <w:rFonts w:asciiTheme="minorHAnsi" w:eastAsiaTheme="minorEastAsia" w:hAnsiTheme="minorHAnsi"/>
              <w:noProof/>
              <w:sz w:val="24"/>
            </w:rPr>
          </w:pPr>
          <w:hyperlink w:anchor="_Toc197957810" w:history="1">
            <w:r w:rsidRPr="00D72451">
              <w:rPr>
                <w:rStyle w:val="Hyperlink"/>
                <w:noProof/>
              </w:rPr>
              <w:t>2.6.1. Lịch sử hình thành và phát triển</w:t>
            </w:r>
            <w:r>
              <w:rPr>
                <w:noProof/>
                <w:webHidden/>
              </w:rPr>
              <w:tab/>
            </w:r>
            <w:r>
              <w:rPr>
                <w:noProof/>
                <w:webHidden/>
              </w:rPr>
              <w:fldChar w:fldCharType="begin"/>
            </w:r>
            <w:r>
              <w:rPr>
                <w:noProof/>
                <w:webHidden/>
              </w:rPr>
              <w:instrText xml:space="preserve"> PAGEREF _Toc197957810 \h </w:instrText>
            </w:r>
            <w:r>
              <w:rPr>
                <w:noProof/>
                <w:webHidden/>
              </w:rPr>
            </w:r>
            <w:r>
              <w:rPr>
                <w:noProof/>
                <w:webHidden/>
              </w:rPr>
              <w:fldChar w:fldCharType="separate"/>
            </w:r>
            <w:r w:rsidR="00020273">
              <w:rPr>
                <w:noProof/>
                <w:webHidden/>
              </w:rPr>
              <w:t>12</w:t>
            </w:r>
            <w:r>
              <w:rPr>
                <w:noProof/>
                <w:webHidden/>
              </w:rPr>
              <w:fldChar w:fldCharType="end"/>
            </w:r>
          </w:hyperlink>
        </w:p>
        <w:p w14:paraId="4F7B8AD7" w14:textId="4BB68472" w:rsidR="008355B7" w:rsidRDefault="008355B7">
          <w:pPr>
            <w:pStyle w:val="TOC3"/>
            <w:tabs>
              <w:tab w:val="right" w:leader="dot" w:pos="9395"/>
            </w:tabs>
            <w:rPr>
              <w:rFonts w:asciiTheme="minorHAnsi" w:eastAsiaTheme="minorEastAsia" w:hAnsiTheme="minorHAnsi"/>
              <w:noProof/>
              <w:sz w:val="24"/>
            </w:rPr>
          </w:pPr>
          <w:hyperlink w:anchor="_Toc197957811" w:history="1">
            <w:r w:rsidRPr="00D72451">
              <w:rPr>
                <w:rStyle w:val="Hyperlink"/>
                <w:noProof/>
              </w:rPr>
              <w:t>2.6.2. Nguyên lý hoạt động của AHP</w:t>
            </w:r>
            <w:r>
              <w:rPr>
                <w:noProof/>
                <w:webHidden/>
              </w:rPr>
              <w:tab/>
            </w:r>
            <w:r>
              <w:rPr>
                <w:noProof/>
                <w:webHidden/>
              </w:rPr>
              <w:fldChar w:fldCharType="begin"/>
            </w:r>
            <w:r>
              <w:rPr>
                <w:noProof/>
                <w:webHidden/>
              </w:rPr>
              <w:instrText xml:space="preserve"> PAGEREF _Toc197957811 \h </w:instrText>
            </w:r>
            <w:r>
              <w:rPr>
                <w:noProof/>
                <w:webHidden/>
              </w:rPr>
            </w:r>
            <w:r>
              <w:rPr>
                <w:noProof/>
                <w:webHidden/>
              </w:rPr>
              <w:fldChar w:fldCharType="separate"/>
            </w:r>
            <w:r w:rsidR="00020273">
              <w:rPr>
                <w:noProof/>
                <w:webHidden/>
              </w:rPr>
              <w:t>13</w:t>
            </w:r>
            <w:r>
              <w:rPr>
                <w:noProof/>
                <w:webHidden/>
              </w:rPr>
              <w:fldChar w:fldCharType="end"/>
            </w:r>
          </w:hyperlink>
        </w:p>
        <w:p w14:paraId="518A43FA" w14:textId="6CB60F5F" w:rsidR="008355B7" w:rsidRDefault="008355B7">
          <w:pPr>
            <w:pStyle w:val="TOC3"/>
            <w:tabs>
              <w:tab w:val="right" w:leader="dot" w:pos="9395"/>
            </w:tabs>
            <w:rPr>
              <w:rFonts w:asciiTheme="minorHAnsi" w:eastAsiaTheme="minorEastAsia" w:hAnsiTheme="minorHAnsi"/>
              <w:noProof/>
              <w:sz w:val="24"/>
            </w:rPr>
          </w:pPr>
          <w:hyperlink w:anchor="_Toc197957812" w:history="1">
            <w:r w:rsidRPr="00D72451">
              <w:rPr>
                <w:rStyle w:val="Hyperlink"/>
                <w:noProof/>
              </w:rPr>
              <w:t>2.6.3. Ưu điểm của phương pháp AHP</w:t>
            </w:r>
            <w:r>
              <w:rPr>
                <w:noProof/>
                <w:webHidden/>
              </w:rPr>
              <w:tab/>
            </w:r>
            <w:r>
              <w:rPr>
                <w:noProof/>
                <w:webHidden/>
              </w:rPr>
              <w:fldChar w:fldCharType="begin"/>
            </w:r>
            <w:r>
              <w:rPr>
                <w:noProof/>
                <w:webHidden/>
              </w:rPr>
              <w:instrText xml:space="preserve"> PAGEREF _Toc197957812 \h </w:instrText>
            </w:r>
            <w:r>
              <w:rPr>
                <w:noProof/>
                <w:webHidden/>
              </w:rPr>
            </w:r>
            <w:r>
              <w:rPr>
                <w:noProof/>
                <w:webHidden/>
              </w:rPr>
              <w:fldChar w:fldCharType="separate"/>
            </w:r>
            <w:r w:rsidR="00020273">
              <w:rPr>
                <w:noProof/>
                <w:webHidden/>
              </w:rPr>
              <w:t>13</w:t>
            </w:r>
            <w:r>
              <w:rPr>
                <w:noProof/>
                <w:webHidden/>
              </w:rPr>
              <w:fldChar w:fldCharType="end"/>
            </w:r>
          </w:hyperlink>
        </w:p>
        <w:p w14:paraId="405EC0E9" w14:textId="0223B4A0" w:rsidR="008355B7" w:rsidRDefault="008355B7">
          <w:pPr>
            <w:pStyle w:val="TOC3"/>
            <w:tabs>
              <w:tab w:val="right" w:leader="dot" w:pos="9395"/>
            </w:tabs>
            <w:rPr>
              <w:rFonts w:asciiTheme="minorHAnsi" w:eastAsiaTheme="minorEastAsia" w:hAnsiTheme="minorHAnsi"/>
              <w:noProof/>
              <w:sz w:val="24"/>
            </w:rPr>
          </w:pPr>
          <w:hyperlink w:anchor="_Toc197957813" w:history="1">
            <w:r w:rsidRPr="00D72451">
              <w:rPr>
                <w:rStyle w:val="Hyperlink"/>
                <w:noProof/>
              </w:rPr>
              <w:t>2.6.4. Nhược điểm của phương pháp AHP</w:t>
            </w:r>
            <w:r>
              <w:rPr>
                <w:noProof/>
                <w:webHidden/>
              </w:rPr>
              <w:tab/>
            </w:r>
            <w:r>
              <w:rPr>
                <w:noProof/>
                <w:webHidden/>
              </w:rPr>
              <w:fldChar w:fldCharType="begin"/>
            </w:r>
            <w:r>
              <w:rPr>
                <w:noProof/>
                <w:webHidden/>
              </w:rPr>
              <w:instrText xml:space="preserve"> PAGEREF _Toc197957813 \h </w:instrText>
            </w:r>
            <w:r>
              <w:rPr>
                <w:noProof/>
                <w:webHidden/>
              </w:rPr>
            </w:r>
            <w:r>
              <w:rPr>
                <w:noProof/>
                <w:webHidden/>
              </w:rPr>
              <w:fldChar w:fldCharType="separate"/>
            </w:r>
            <w:r w:rsidR="00020273">
              <w:rPr>
                <w:noProof/>
                <w:webHidden/>
              </w:rPr>
              <w:t>14</w:t>
            </w:r>
            <w:r>
              <w:rPr>
                <w:noProof/>
                <w:webHidden/>
              </w:rPr>
              <w:fldChar w:fldCharType="end"/>
            </w:r>
          </w:hyperlink>
        </w:p>
        <w:p w14:paraId="0E1B847D" w14:textId="38E528D4" w:rsidR="008355B7" w:rsidRDefault="008355B7">
          <w:pPr>
            <w:pStyle w:val="TOC3"/>
            <w:tabs>
              <w:tab w:val="right" w:leader="dot" w:pos="9395"/>
            </w:tabs>
            <w:rPr>
              <w:rFonts w:asciiTheme="minorHAnsi" w:eastAsiaTheme="minorEastAsia" w:hAnsiTheme="minorHAnsi"/>
              <w:noProof/>
              <w:sz w:val="24"/>
            </w:rPr>
          </w:pPr>
          <w:hyperlink w:anchor="_Toc197957814" w:history="1">
            <w:r w:rsidRPr="00D72451">
              <w:rPr>
                <w:rStyle w:val="Hyperlink"/>
                <w:noProof/>
              </w:rPr>
              <w:t>2.6.5 Các bước tiến hành phương pháp AHP</w:t>
            </w:r>
            <w:r>
              <w:rPr>
                <w:noProof/>
                <w:webHidden/>
              </w:rPr>
              <w:tab/>
            </w:r>
            <w:r>
              <w:rPr>
                <w:noProof/>
                <w:webHidden/>
              </w:rPr>
              <w:fldChar w:fldCharType="begin"/>
            </w:r>
            <w:r>
              <w:rPr>
                <w:noProof/>
                <w:webHidden/>
              </w:rPr>
              <w:instrText xml:space="preserve"> PAGEREF _Toc197957814 \h </w:instrText>
            </w:r>
            <w:r>
              <w:rPr>
                <w:noProof/>
                <w:webHidden/>
              </w:rPr>
            </w:r>
            <w:r>
              <w:rPr>
                <w:noProof/>
                <w:webHidden/>
              </w:rPr>
              <w:fldChar w:fldCharType="separate"/>
            </w:r>
            <w:r w:rsidR="00020273">
              <w:rPr>
                <w:noProof/>
                <w:webHidden/>
              </w:rPr>
              <w:t>14</w:t>
            </w:r>
            <w:r>
              <w:rPr>
                <w:noProof/>
                <w:webHidden/>
              </w:rPr>
              <w:fldChar w:fldCharType="end"/>
            </w:r>
          </w:hyperlink>
        </w:p>
        <w:p w14:paraId="50B65AB8" w14:textId="01E385A0" w:rsidR="008355B7" w:rsidRDefault="008355B7">
          <w:pPr>
            <w:pStyle w:val="TOC2"/>
            <w:tabs>
              <w:tab w:val="right" w:leader="dot" w:pos="9395"/>
            </w:tabs>
            <w:rPr>
              <w:rFonts w:asciiTheme="minorHAnsi" w:eastAsiaTheme="minorEastAsia" w:hAnsiTheme="minorHAnsi"/>
              <w:noProof/>
              <w:sz w:val="24"/>
            </w:rPr>
          </w:pPr>
          <w:hyperlink w:anchor="_Toc197957815" w:history="1">
            <w:r w:rsidRPr="00D72451">
              <w:rPr>
                <w:rStyle w:val="Hyperlink"/>
                <w:noProof/>
              </w:rPr>
              <w:t>2.7 Ứng dụng AHP trong kinh doanh và lựa chọn địa điểm</w:t>
            </w:r>
            <w:r>
              <w:rPr>
                <w:noProof/>
                <w:webHidden/>
              </w:rPr>
              <w:tab/>
            </w:r>
            <w:r>
              <w:rPr>
                <w:noProof/>
                <w:webHidden/>
              </w:rPr>
              <w:fldChar w:fldCharType="begin"/>
            </w:r>
            <w:r>
              <w:rPr>
                <w:noProof/>
                <w:webHidden/>
              </w:rPr>
              <w:instrText xml:space="preserve"> PAGEREF _Toc197957815 \h </w:instrText>
            </w:r>
            <w:r>
              <w:rPr>
                <w:noProof/>
                <w:webHidden/>
              </w:rPr>
            </w:r>
            <w:r>
              <w:rPr>
                <w:noProof/>
                <w:webHidden/>
              </w:rPr>
              <w:fldChar w:fldCharType="separate"/>
            </w:r>
            <w:r w:rsidR="00020273">
              <w:rPr>
                <w:noProof/>
                <w:webHidden/>
              </w:rPr>
              <w:t>16</w:t>
            </w:r>
            <w:r>
              <w:rPr>
                <w:noProof/>
                <w:webHidden/>
              </w:rPr>
              <w:fldChar w:fldCharType="end"/>
            </w:r>
          </w:hyperlink>
        </w:p>
        <w:p w14:paraId="7EC31E3B" w14:textId="25754760" w:rsidR="008355B7" w:rsidRDefault="008355B7">
          <w:pPr>
            <w:pStyle w:val="TOC3"/>
            <w:tabs>
              <w:tab w:val="right" w:leader="dot" w:pos="9395"/>
            </w:tabs>
            <w:rPr>
              <w:rFonts w:asciiTheme="minorHAnsi" w:eastAsiaTheme="minorEastAsia" w:hAnsiTheme="minorHAnsi"/>
              <w:noProof/>
              <w:sz w:val="24"/>
            </w:rPr>
          </w:pPr>
          <w:hyperlink w:anchor="_Toc197957816" w:history="1">
            <w:r w:rsidRPr="00D72451">
              <w:rPr>
                <w:rStyle w:val="Hyperlink"/>
                <w:noProof/>
              </w:rPr>
              <w:t>2.7.1. Một số nghiên cứu trước đây liên quan</w:t>
            </w:r>
            <w:r>
              <w:rPr>
                <w:noProof/>
                <w:webHidden/>
              </w:rPr>
              <w:tab/>
            </w:r>
            <w:r>
              <w:rPr>
                <w:noProof/>
                <w:webHidden/>
              </w:rPr>
              <w:fldChar w:fldCharType="begin"/>
            </w:r>
            <w:r>
              <w:rPr>
                <w:noProof/>
                <w:webHidden/>
              </w:rPr>
              <w:instrText xml:space="preserve"> PAGEREF _Toc197957816 \h </w:instrText>
            </w:r>
            <w:r>
              <w:rPr>
                <w:noProof/>
                <w:webHidden/>
              </w:rPr>
            </w:r>
            <w:r>
              <w:rPr>
                <w:noProof/>
                <w:webHidden/>
              </w:rPr>
              <w:fldChar w:fldCharType="separate"/>
            </w:r>
            <w:r w:rsidR="00020273">
              <w:rPr>
                <w:noProof/>
                <w:webHidden/>
              </w:rPr>
              <w:t>16</w:t>
            </w:r>
            <w:r>
              <w:rPr>
                <w:noProof/>
                <w:webHidden/>
              </w:rPr>
              <w:fldChar w:fldCharType="end"/>
            </w:r>
          </w:hyperlink>
        </w:p>
        <w:p w14:paraId="1E6BB206" w14:textId="2F97CEE5" w:rsidR="008355B7" w:rsidRDefault="008355B7">
          <w:pPr>
            <w:pStyle w:val="TOC3"/>
            <w:tabs>
              <w:tab w:val="right" w:leader="dot" w:pos="9395"/>
            </w:tabs>
            <w:rPr>
              <w:rFonts w:asciiTheme="minorHAnsi" w:eastAsiaTheme="minorEastAsia" w:hAnsiTheme="minorHAnsi"/>
              <w:noProof/>
              <w:sz w:val="24"/>
            </w:rPr>
          </w:pPr>
          <w:hyperlink w:anchor="_Toc197957817" w:history="1">
            <w:r w:rsidRPr="00D72451">
              <w:rPr>
                <w:rStyle w:val="Hyperlink"/>
                <w:noProof/>
              </w:rPr>
              <w:t>2.7.2. Mức độ phù hợp của AHP trong ngành F&amp;B</w:t>
            </w:r>
            <w:r>
              <w:rPr>
                <w:noProof/>
                <w:webHidden/>
              </w:rPr>
              <w:tab/>
            </w:r>
            <w:r>
              <w:rPr>
                <w:noProof/>
                <w:webHidden/>
              </w:rPr>
              <w:fldChar w:fldCharType="begin"/>
            </w:r>
            <w:r>
              <w:rPr>
                <w:noProof/>
                <w:webHidden/>
              </w:rPr>
              <w:instrText xml:space="preserve"> PAGEREF _Toc197957817 \h </w:instrText>
            </w:r>
            <w:r>
              <w:rPr>
                <w:noProof/>
                <w:webHidden/>
              </w:rPr>
            </w:r>
            <w:r>
              <w:rPr>
                <w:noProof/>
                <w:webHidden/>
              </w:rPr>
              <w:fldChar w:fldCharType="separate"/>
            </w:r>
            <w:r w:rsidR="00020273">
              <w:rPr>
                <w:noProof/>
                <w:webHidden/>
              </w:rPr>
              <w:t>17</w:t>
            </w:r>
            <w:r>
              <w:rPr>
                <w:noProof/>
                <w:webHidden/>
              </w:rPr>
              <w:fldChar w:fldCharType="end"/>
            </w:r>
          </w:hyperlink>
        </w:p>
        <w:p w14:paraId="24995BEF" w14:textId="72482BF6" w:rsidR="008355B7" w:rsidRDefault="008355B7">
          <w:pPr>
            <w:pStyle w:val="TOC2"/>
            <w:tabs>
              <w:tab w:val="right" w:leader="dot" w:pos="9395"/>
            </w:tabs>
            <w:rPr>
              <w:rFonts w:asciiTheme="minorHAnsi" w:eastAsiaTheme="minorEastAsia" w:hAnsiTheme="minorHAnsi"/>
              <w:noProof/>
              <w:sz w:val="24"/>
            </w:rPr>
          </w:pPr>
          <w:hyperlink w:anchor="_Toc197957818" w:history="1">
            <w:r w:rsidRPr="00D72451">
              <w:rPr>
                <w:rStyle w:val="Hyperlink"/>
                <w:noProof/>
              </w:rPr>
              <w:t>2.8 Các tiêu chí chọn địa điểm kinh doanh quán cà phê</w:t>
            </w:r>
            <w:r>
              <w:rPr>
                <w:noProof/>
                <w:webHidden/>
              </w:rPr>
              <w:tab/>
            </w:r>
            <w:r>
              <w:rPr>
                <w:noProof/>
                <w:webHidden/>
              </w:rPr>
              <w:fldChar w:fldCharType="begin"/>
            </w:r>
            <w:r>
              <w:rPr>
                <w:noProof/>
                <w:webHidden/>
              </w:rPr>
              <w:instrText xml:space="preserve"> PAGEREF _Toc197957818 \h </w:instrText>
            </w:r>
            <w:r>
              <w:rPr>
                <w:noProof/>
                <w:webHidden/>
              </w:rPr>
            </w:r>
            <w:r>
              <w:rPr>
                <w:noProof/>
                <w:webHidden/>
              </w:rPr>
              <w:fldChar w:fldCharType="separate"/>
            </w:r>
            <w:r w:rsidR="00020273">
              <w:rPr>
                <w:noProof/>
                <w:webHidden/>
              </w:rPr>
              <w:t>18</w:t>
            </w:r>
            <w:r>
              <w:rPr>
                <w:noProof/>
                <w:webHidden/>
              </w:rPr>
              <w:fldChar w:fldCharType="end"/>
            </w:r>
          </w:hyperlink>
        </w:p>
        <w:p w14:paraId="2A68ABCE" w14:textId="09A2DEA2" w:rsidR="008355B7" w:rsidRDefault="008355B7">
          <w:pPr>
            <w:pStyle w:val="TOC1"/>
            <w:tabs>
              <w:tab w:val="right" w:leader="dot" w:pos="9395"/>
            </w:tabs>
            <w:rPr>
              <w:rFonts w:asciiTheme="minorHAnsi" w:eastAsiaTheme="minorEastAsia" w:hAnsiTheme="minorHAnsi"/>
              <w:noProof/>
              <w:sz w:val="24"/>
            </w:rPr>
          </w:pPr>
          <w:hyperlink w:anchor="_Toc197957819" w:history="1">
            <w:r w:rsidRPr="00D72451">
              <w:rPr>
                <w:rStyle w:val="Hyperlink"/>
                <w:noProof/>
              </w:rPr>
              <w:t>CHƯƠNG 3: PHƯƠNG PHÁP THỰC HIỆN</w:t>
            </w:r>
            <w:r>
              <w:rPr>
                <w:noProof/>
                <w:webHidden/>
              </w:rPr>
              <w:tab/>
            </w:r>
            <w:r>
              <w:rPr>
                <w:noProof/>
                <w:webHidden/>
              </w:rPr>
              <w:fldChar w:fldCharType="begin"/>
            </w:r>
            <w:r>
              <w:rPr>
                <w:noProof/>
                <w:webHidden/>
              </w:rPr>
              <w:instrText xml:space="preserve"> PAGEREF _Toc197957819 \h </w:instrText>
            </w:r>
            <w:r>
              <w:rPr>
                <w:noProof/>
                <w:webHidden/>
              </w:rPr>
            </w:r>
            <w:r>
              <w:rPr>
                <w:noProof/>
                <w:webHidden/>
              </w:rPr>
              <w:fldChar w:fldCharType="separate"/>
            </w:r>
            <w:r w:rsidR="00020273">
              <w:rPr>
                <w:noProof/>
                <w:webHidden/>
              </w:rPr>
              <w:t>19</w:t>
            </w:r>
            <w:r>
              <w:rPr>
                <w:noProof/>
                <w:webHidden/>
              </w:rPr>
              <w:fldChar w:fldCharType="end"/>
            </w:r>
          </w:hyperlink>
        </w:p>
        <w:p w14:paraId="0C93B85C" w14:textId="4BC38FD7" w:rsidR="008355B7" w:rsidRDefault="008355B7">
          <w:pPr>
            <w:pStyle w:val="TOC2"/>
            <w:tabs>
              <w:tab w:val="right" w:leader="dot" w:pos="9395"/>
            </w:tabs>
            <w:rPr>
              <w:rFonts w:asciiTheme="minorHAnsi" w:eastAsiaTheme="minorEastAsia" w:hAnsiTheme="minorHAnsi"/>
              <w:noProof/>
              <w:sz w:val="24"/>
            </w:rPr>
          </w:pPr>
          <w:hyperlink w:anchor="_Toc197957820" w:history="1">
            <w:r w:rsidRPr="00D72451">
              <w:rPr>
                <w:rStyle w:val="Hyperlink"/>
                <w:noProof/>
              </w:rPr>
              <w:t>3.1 Mô tả bài toán</w:t>
            </w:r>
            <w:r>
              <w:rPr>
                <w:noProof/>
                <w:webHidden/>
              </w:rPr>
              <w:tab/>
            </w:r>
            <w:r>
              <w:rPr>
                <w:noProof/>
                <w:webHidden/>
              </w:rPr>
              <w:fldChar w:fldCharType="begin"/>
            </w:r>
            <w:r>
              <w:rPr>
                <w:noProof/>
                <w:webHidden/>
              </w:rPr>
              <w:instrText xml:space="preserve"> PAGEREF _Toc197957820 \h </w:instrText>
            </w:r>
            <w:r>
              <w:rPr>
                <w:noProof/>
                <w:webHidden/>
              </w:rPr>
            </w:r>
            <w:r>
              <w:rPr>
                <w:noProof/>
                <w:webHidden/>
              </w:rPr>
              <w:fldChar w:fldCharType="separate"/>
            </w:r>
            <w:r w:rsidR="00020273">
              <w:rPr>
                <w:noProof/>
                <w:webHidden/>
              </w:rPr>
              <w:t>19</w:t>
            </w:r>
            <w:r>
              <w:rPr>
                <w:noProof/>
                <w:webHidden/>
              </w:rPr>
              <w:fldChar w:fldCharType="end"/>
            </w:r>
          </w:hyperlink>
        </w:p>
        <w:p w14:paraId="1A144F95" w14:textId="40154E72" w:rsidR="008355B7" w:rsidRDefault="008355B7">
          <w:pPr>
            <w:pStyle w:val="TOC2"/>
            <w:tabs>
              <w:tab w:val="right" w:leader="dot" w:pos="9395"/>
            </w:tabs>
            <w:rPr>
              <w:rFonts w:asciiTheme="minorHAnsi" w:eastAsiaTheme="minorEastAsia" w:hAnsiTheme="minorHAnsi"/>
              <w:noProof/>
              <w:sz w:val="24"/>
            </w:rPr>
          </w:pPr>
          <w:hyperlink w:anchor="_Toc197957821" w:history="1">
            <w:r w:rsidRPr="00D72451">
              <w:rPr>
                <w:rStyle w:val="Hyperlink"/>
                <w:noProof/>
              </w:rPr>
              <w:t>3.2 Quy trình thực hiện</w:t>
            </w:r>
            <w:r>
              <w:rPr>
                <w:noProof/>
                <w:webHidden/>
              </w:rPr>
              <w:tab/>
            </w:r>
            <w:r>
              <w:rPr>
                <w:noProof/>
                <w:webHidden/>
              </w:rPr>
              <w:fldChar w:fldCharType="begin"/>
            </w:r>
            <w:r>
              <w:rPr>
                <w:noProof/>
                <w:webHidden/>
              </w:rPr>
              <w:instrText xml:space="preserve"> PAGEREF _Toc197957821 \h </w:instrText>
            </w:r>
            <w:r>
              <w:rPr>
                <w:noProof/>
                <w:webHidden/>
              </w:rPr>
            </w:r>
            <w:r>
              <w:rPr>
                <w:noProof/>
                <w:webHidden/>
              </w:rPr>
              <w:fldChar w:fldCharType="separate"/>
            </w:r>
            <w:r w:rsidR="00020273">
              <w:rPr>
                <w:noProof/>
                <w:webHidden/>
              </w:rPr>
              <w:t>20</w:t>
            </w:r>
            <w:r>
              <w:rPr>
                <w:noProof/>
                <w:webHidden/>
              </w:rPr>
              <w:fldChar w:fldCharType="end"/>
            </w:r>
          </w:hyperlink>
        </w:p>
        <w:p w14:paraId="183DB669" w14:textId="150AAC7E" w:rsidR="008355B7" w:rsidRDefault="008355B7">
          <w:pPr>
            <w:pStyle w:val="TOC2"/>
            <w:tabs>
              <w:tab w:val="right" w:leader="dot" w:pos="9395"/>
            </w:tabs>
            <w:rPr>
              <w:rFonts w:asciiTheme="minorHAnsi" w:eastAsiaTheme="minorEastAsia" w:hAnsiTheme="minorHAnsi"/>
              <w:noProof/>
              <w:sz w:val="24"/>
            </w:rPr>
          </w:pPr>
          <w:hyperlink w:anchor="_Toc197957822" w:history="1">
            <w:r w:rsidRPr="00D72451">
              <w:rPr>
                <w:rStyle w:val="Hyperlink"/>
                <w:noProof/>
              </w:rPr>
              <w:t>3.3 Kết quả đạt được</w:t>
            </w:r>
            <w:r>
              <w:rPr>
                <w:noProof/>
                <w:webHidden/>
              </w:rPr>
              <w:tab/>
            </w:r>
            <w:r>
              <w:rPr>
                <w:noProof/>
                <w:webHidden/>
              </w:rPr>
              <w:fldChar w:fldCharType="begin"/>
            </w:r>
            <w:r>
              <w:rPr>
                <w:noProof/>
                <w:webHidden/>
              </w:rPr>
              <w:instrText xml:space="preserve"> PAGEREF _Toc197957822 \h </w:instrText>
            </w:r>
            <w:r>
              <w:rPr>
                <w:noProof/>
                <w:webHidden/>
              </w:rPr>
            </w:r>
            <w:r>
              <w:rPr>
                <w:noProof/>
                <w:webHidden/>
              </w:rPr>
              <w:fldChar w:fldCharType="separate"/>
            </w:r>
            <w:r w:rsidR="00020273">
              <w:rPr>
                <w:noProof/>
                <w:webHidden/>
              </w:rPr>
              <w:t>22</w:t>
            </w:r>
            <w:r>
              <w:rPr>
                <w:noProof/>
                <w:webHidden/>
              </w:rPr>
              <w:fldChar w:fldCharType="end"/>
            </w:r>
          </w:hyperlink>
        </w:p>
        <w:p w14:paraId="128BA53A" w14:textId="052EEA21" w:rsidR="008355B7" w:rsidRDefault="008355B7">
          <w:pPr>
            <w:pStyle w:val="TOC1"/>
            <w:tabs>
              <w:tab w:val="right" w:leader="dot" w:pos="9395"/>
            </w:tabs>
            <w:rPr>
              <w:rFonts w:asciiTheme="minorHAnsi" w:eastAsiaTheme="minorEastAsia" w:hAnsiTheme="minorHAnsi"/>
              <w:noProof/>
              <w:sz w:val="24"/>
            </w:rPr>
          </w:pPr>
          <w:hyperlink w:anchor="_Toc197957823" w:history="1">
            <w:r w:rsidRPr="00D72451">
              <w:rPr>
                <w:rStyle w:val="Hyperlink"/>
                <w:noProof/>
              </w:rPr>
              <w:t>CHƯƠNG 4: KẾT LUẬN</w:t>
            </w:r>
            <w:r>
              <w:rPr>
                <w:noProof/>
                <w:webHidden/>
              </w:rPr>
              <w:tab/>
            </w:r>
            <w:r>
              <w:rPr>
                <w:noProof/>
                <w:webHidden/>
              </w:rPr>
              <w:fldChar w:fldCharType="begin"/>
            </w:r>
            <w:r>
              <w:rPr>
                <w:noProof/>
                <w:webHidden/>
              </w:rPr>
              <w:instrText xml:space="preserve"> PAGEREF _Toc197957823 \h </w:instrText>
            </w:r>
            <w:r>
              <w:rPr>
                <w:noProof/>
                <w:webHidden/>
              </w:rPr>
            </w:r>
            <w:r>
              <w:rPr>
                <w:noProof/>
                <w:webHidden/>
              </w:rPr>
              <w:fldChar w:fldCharType="separate"/>
            </w:r>
            <w:r w:rsidR="00020273">
              <w:rPr>
                <w:noProof/>
                <w:webHidden/>
              </w:rPr>
              <w:t>22</w:t>
            </w:r>
            <w:r>
              <w:rPr>
                <w:noProof/>
                <w:webHidden/>
              </w:rPr>
              <w:fldChar w:fldCharType="end"/>
            </w:r>
          </w:hyperlink>
        </w:p>
        <w:p w14:paraId="6C06178B" w14:textId="6180F7FB" w:rsidR="008355B7" w:rsidRPr="008355B7" w:rsidRDefault="008355B7" w:rsidP="008355B7">
          <w:r>
            <w:rPr>
              <w:b/>
              <w:bCs/>
              <w:noProof/>
            </w:rPr>
            <w:fldChar w:fldCharType="end"/>
          </w:r>
        </w:p>
      </w:sdtContent>
    </w:sdt>
    <w:p w14:paraId="4F29A101" w14:textId="5AF281A1" w:rsidR="00D45C7B" w:rsidRPr="00D45C7B" w:rsidRDefault="00D45C7B" w:rsidP="004F432D">
      <w:pPr>
        <w:jc w:val="center"/>
        <w:rPr>
          <w:b/>
          <w:bCs/>
          <w:sz w:val="28"/>
          <w:szCs w:val="28"/>
        </w:rPr>
      </w:pPr>
      <w:r w:rsidRPr="00D45C7B">
        <w:rPr>
          <w:b/>
          <w:bCs/>
          <w:sz w:val="28"/>
          <w:szCs w:val="28"/>
        </w:rPr>
        <w:lastRenderedPageBreak/>
        <w:t>DANH MỤC HÌNH</w:t>
      </w:r>
    </w:p>
    <w:p w14:paraId="2822A257" w14:textId="44812ABA" w:rsidR="00D45C7B" w:rsidRDefault="00D45C7B" w:rsidP="004F432D">
      <w:pPr>
        <w:jc w:val="center"/>
        <w:rPr>
          <w:b/>
          <w:bCs/>
          <w:sz w:val="28"/>
          <w:szCs w:val="28"/>
        </w:rPr>
      </w:pPr>
      <w:r w:rsidRPr="00D45C7B">
        <w:rPr>
          <w:b/>
          <w:bCs/>
          <w:sz w:val="28"/>
          <w:szCs w:val="28"/>
        </w:rPr>
        <w:t>DANH MỤC BẢNG</w:t>
      </w:r>
    </w:p>
    <w:p w14:paraId="27CD7C72" w14:textId="77777777" w:rsidR="004F432D" w:rsidRDefault="004F432D" w:rsidP="00D75B01"/>
    <w:p w14:paraId="5AB8334F" w14:textId="77777777" w:rsidR="004F432D" w:rsidRDefault="004F432D" w:rsidP="004F432D">
      <w:pPr>
        <w:jc w:val="center"/>
        <w:rPr>
          <w:b/>
          <w:bCs/>
          <w:sz w:val="28"/>
          <w:szCs w:val="28"/>
        </w:rPr>
      </w:pPr>
    </w:p>
    <w:p w14:paraId="62AE78BC" w14:textId="77777777" w:rsidR="004F432D" w:rsidRDefault="004F432D" w:rsidP="004F432D">
      <w:pPr>
        <w:jc w:val="center"/>
        <w:rPr>
          <w:b/>
          <w:bCs/>
          <w:sz w:val="28"/>
          <w:szCs w:val="28"/>
        </w:rPr>
      </w:pPr>
    </w:p>
    <w:p w14:paraId="62FE248A" w14:textId="77777777" w:rsidR="004F432D" w:rsidRDefault="004F432D" w:rsidP="004F432D">
      <w:pPr>
        <w:jc w:val="center"/>
        <w:rPr>
          <w:b/>
          <w:bCs/>
          <w:sz w:val="28"/>
          <w:szCs w:val="28"/>
        </w:rPr>
      </w:pPr>
    </w:p>
    <w:p w14:paraId="2779E644" w14:textId="77777777" w:rsidR="004F432D" w:rsidRDefault="004F432D" w:rsidP="004F432D">
      <w:pPr>
        <w:jc w:val="center"/>
        <w:rPr>
          <w:b/>
          <w:bCs/>
          <w:sz w:val="28"/>
          <w:szCs w:val="28"/>
        </w:rPr>
      </w:pPr>
    </w:p>
    <w:p w14:paraId="754C207E" w14:textId="77777777" w:rsidR="004F432D" w:rsidRDefault="004F432D" w:rsidP="004F432D">
      <w:pPr>
        <w:jc w:val="center"/>
        <w:rPr>
          <w:b/>
          <w:bCs/>
          <w:sz w:val="28"/>
          <w:szCs w:val="28"/>
        </w:rPr>
      </w:pPr>
    </w:p>
    <w:p w14:paraId="5D1F2ABD" w14:textId="77777777" w:rsidR="004F432D" w:rsidRDefault="004F432D" w:rsidP="004F432D">
      <w:pPr>
        <w:jc w:val="center"/>
        <w:rPr>
          <w:b/>
          <w:bCs/>
          <w:sz w:val="28"/>
          <w:szCs w:val="28"/>
        </w:rPr>
      </w:pPr>
    </w:p>
    <w:p w14:paraId="324761F4" w14:textId="77777777" w:rsidR="008355B7" w:rsidRDefault="008355B7" w:rsidP="004F432D">
      <w:pPr>
        <w:jc w:val="center"/>
        <w:rPr>
          <w:b/>
          <w:bCs/>
          <w:sz w:val="28"/>
          <w:szCs w:val="28"/>
        </w:rPr>
      </w:pPr>
    </w:p>
    <w:p w14:paraId="5D34CE54" w14:textId="77777777" w:rsidR="008355B7" w:rsidRDefault="008355B7" w:rsidP="004F432D">
      <w:pPr>
        <w:jc w:val="center"/>
        <w:rPr>
          <w:b/>
          <w:bCs/>
          <w:sz w:val="28"/>
          <w:szCs w:val="28"/>
        </w:rPr>
      </w:pPr>
    </w:p>
    <w:p w14:paraId="192A4436" w14:textId="77777777" w:rsidR="008355B7" w:rsidRDefault="008355B7" w:rsidP="004F432D">
      <w:pPr>
        <w:jc w:val="center"/>
        <w:rPr>
          <w:b/>
          <w:bCs/>
          <w:sz w:val="28"/>
          <w:szCs w:val="28"/>
        </w:rPr>
      </w:pPr>
    </w:p>
    <w:p w14:paraId="3DCCA33B" w14:textId="77777777" w:rsidR="008355B7" w:rsidRDefault="008355B7" w:rsidP="004F432D">
      <w:pPr>
        <w:jc w:val="center"/>
        <w:rPr>
          <w:b/>
          <w:bCs/>
          <w:sz w:val="28"/>
          <w:szCs w:val="28"/>
        </w:rPr>
      </w:pPr>
    </w:p>
    <w:p w14:paraId="6113992B" w14:textId="77777777" w:rsidR="008355B7" w:rsidRDefault="008355B7" w:rsidP="004F432D">
      <w:pPr>
        <w:jc w:val="center"/>
        <w:rPr>
          <w:b/>
          <w:bCs/>
          <w:sz w:val="28"/>
          <w:szCs w:val="28"/>
        </w:rPr>
      </w:pPr>
    </w:p>
    <w:p w14:paraId="29B13177" w14:textId="77777777" w:rsidR="008355B7" w:rsidRDefault="008355B7" w:rsidP="004F432D">
      <w:pPr>
        <w:jc w:val="center"/>
        <w:rPr>
          <w:b/>
          <w:bCs/>
          <w:sz w:val="28"/>
          <w:szCs w:val="28"/>
        </w:rPr>
      </w:pPr>
    </w:p>
    <w:p w14:paraId="1ED4D7B7" w14:textId="77777777" w:rsidR="008355B7" w:rsidRDefault="008355B7" w:rsidP="004F432D">
      <w:pPr>
        <w:jc w:val="center"/>
        <w:rPr>
          <w:b/>
          <w:bCs/>
          <w:sz w:val="28"/>
          <w:szCs w:val="28"/>
        </w:rPr>
      </w:pPr>
    </w:p>
    <w:p w14:paraId="2F788C31" w14:textId="77777777" w:rsidR="008355B7" w:rsidRDefault="008355B7" w:rsidP="004F432D">
      <w:pPr>
        <w:jc w:val="center"/>
        <w:rPr>
          <w:b/>
          <w:bCs/>
          <w:sz w:val="28"/>
          <w:szCs w:val="28"/>
        </w:rPr>
      </w:pPr>
    </w:p>
    <w:p w14:paraId="2983E119" w14:textId="77777777" w:rsidR="008355B7" w:rsidRDefault="008355B7" w:rsidP="004F432D">
      <w:pPr>
        <w:jc w:val="center"/>
        <w:rPr>
          <w:b/>
          <w:bCs/>
          <w:sz w:val="28"/>
          <w:szCs w:val="28"/>
        </w:rPr>
      </w:pPr>
    </w:p>
    <w:p w14:paraId="37B5BB58" w14:textId="77777777" w:rsidR="008355B7" w:rsidRDefault="008355B7" w:rsidP="004F432D">
      <w:pPr>
        <w:jc w:val="center"/>
        <w:rPr>
          <w:b/>
          <w:bCs/>
          <w:sz w:val="28"/>
          <w:szCs w:val="28"/>
        </w:rPr>
      </w:pPr>
    </w:p>
    <w:p w14:paraId="3CB645E4" w14:textId="77777777" w:rsidR="008355B7" w:rsidRDefault="008355B7" w:rsidP="004F432D">
      <w:pPr>
        <w:jc w:val="center"/>
        <w:rPr>
          <w:b/>
          <w:bCs/>
          <w:sz w:val="28"/>
          <w:szCs w:val="28"/>
        </w:rPr>
      </w:pPr>
    </w:p>
    <w:p w14:paraId="2D810B8D" w14:textId="77777777" w:rsidR="008355B7" w:rsidRDefault="008355B7" w:rsidP="004F432D">
      <w:pPr>
        <w:jc w:val="center"/>
        <w:rPr>
          <w:b/>
          <w:bCs/>
          <w:sz w:val="28"/>
          <w:szCs w:val="28"/>
        </w:rPr>
      </w:pPr>
    </w:p>
    <w:p w14:paraId="35F1CB4C" w14:textId="77777777" w:rsidR="008355B7" w:rsidRDefault="008355B7" w:rsidP="004F432D">
      <w:pPr>
        <w:jc w:val="center"/>
        <w:rPr>
          <w:b/>
          <w:bCs/>
          <w:sz w:val="28"/>
          <w:szCs w:val="28"/>
        </w:rPr>
      </w:pPr>
    </w:p>
    <w:p w14:paraId="5BC63B13" w14:textId="77777777" w:rsidR="008355B7" w:rsidRDefault="008355B7" w:rsidP="004F432D">
      <w:pPr>
        <w:jc w:val="center"/>
        <w:rPr>
          <w:b/>
          <w:bCs/>
          <w:sz w:val="28"/>
          <w:szCs w:val="28"/>
        </w:rPr>
      </w:pPr>
    </w:p>
    <w:p w14:paraId="31038D21" w14:textId="77777777" w:rsidR="008355B7" w:rsidRDefault="008355B7" w:rsidP="004F432D">
      <w:pPr>
        <w:jc w:val="center"/>
        <w:rPr>
          <w:b/>
          <w:bCs/>
          <w:sz w:val="28"/>
          <w:szCs w:val="28"/>
        </w:rPr>
      </w:pPr>
    </w:p>
    <w:p w14:paraId="5FC82BCB" w14:textId="77777777" w:rsidR="008355B7" w:rsidRPr="00D45C7B" w:rsidRDefault="008355B7" w:rsidP="004F432D">
      <w:pPr>
        <w:jc w:val="center"/>
        <w:rPr>
          <w:b/>
          <w:bCs/>
          <w:sz w:val="28"/>
          <w:szCs w:val="28"/>
        </w:rPr>
      </w:pPr>
    </w:p>
    <w:p w14:paraId="41B832C4" w14:textId="6374B140" w:rsidR="00826C80" w:rsidRPr="00D45C7B" w:rsidRDefault="00826C80" w:rsidP="004F432D">
      <w:pPr>
        <w:jc w:val="center"/>
        <w:rPr>
          <w:b/>
          <w:bCs/>
          <w:sz w:val="32"/>
          <w:szCs w:val="32"/>
        </w:rPr>
      </w:pPr>
      <w:r w:rsidRPr="00D45C7B">
        <w:rPr>
          <w:b/>
          <w:bCs/>
          <w:sz w:val="32"/>
          <w:szCs w:val="32"/>
        </w:rPr>
        <w:lastRenderedPageBreak/>
        <w:t>LỜI MỞ ĐẦU</w:t>
      </w:r>
    </w:p>
    <w:p w14:paraId="4E78C110" w14:textId="77777777" w:rsidR="008E3C91" w:rsidRPr="008E3C91" w:rsidRDefault="008E3C91" w:rsidP="00C7450F">
      <w:pPr>
        <w:spacing w:line="360" w:lineRule="auto"/>
        <w:ind w:firstLine="567"/>
      </w:pPr>
      <w:r w:rsidRPr="008E3C91">
        <w:t>Trong bối cảnh kinh tế phát triển nhanh chóng, nhu cầu khởi nghiệp trong lĩnh vực dịch vụ ăn uống, đặc biệt là mô hình quán cà phê, ngày càng trở nên phổ biến và cạnh tranh khốc liệt. Tại các đô thị lớn như Thành phố Hồ Chí Minh – trung tâm kinh tế, văn hóa và du lịch của cả nước – việc kinh doanh quán cà phê không chỉ dừng lại ở việc cung cấp đồ uống, mà còn gắn liền với phong cách sống, trải nghiệm không gian và khả năng thu hút khách hàng.</w:t>
      </w:r>
    </w:p>
    <w:p w14:paraId="09936892" w14:textId="77777777" w:rsidR="008E3C91" w:rsidRPr="008E3C91" w:rsidRDefault="008E3C91" w:rsidP="00C7450F">
      <w:pPr>
        <w:spacing w:line="360" w:lineRule="auto"/>
        <w:ind w:firstLine="567"/>
      </w:pPr>
      <w:r w:rsidRPr="008E3C91">
        <w:t>Một trong những yếu tố then chốt quyết định sự thành công của một quán cà phê chính là vị trí kinh doanh. Địa điểm phù hợp có thể mang lại lượng khách hàng ổn định, tạo điều kiện thuận lợi trong việc quảng bá thương hiệu và tối ưu hóa chi phí vận hành. Tuy nhiên, việc lựa chọn địa điểm thường mang tính chủ quan và cảm tính, thiếu các công cụ phân tích khoa học và khách quan để hỗ trợ ra quyết định.</w:t>
      </w:r>
    </w:p>
    <w:p w14:paraId="07445B9D" w14:textId="326FA4C6" w:rsidR="008E3C91" w:rsidRDefault="008E3C91" w:rsidP="00C7450F">
      <w:pPr>
        <w:spacing w:line="360" w:lineRule="auto"/>
        <w:ind w:firstLine="567"/>
      </w:pPr>
      <w:r w:rsidRPr="008E3C91">
        <w:t>Xuất phát từ thực tế đó, Hệ hỗ trợ ra quyết định lựa chọn địa điểm kinh doanh quán cà phê khu vực trung tâm TP.HCM ứng dụng phương pháp AHP được thực hiện với mong muốn xây dựng một mô hình định lượng, giúp các nhà đầu tư đánh giá và lựa chọn địa điểm kinh doanh dựa trên hệ thống tiêu chí rõ ràng và hợp lý. Phương pháp phân tích thứ bậc (AHP) được sử dụng như một công cụ hỗ trợ hiệu quả trong việc ra quyết định đa tiêu chí, góp phần nâng cao tính khách quan và khoa học trong quá trình lựa chọn.</w:t>
      </w:r>
      <w:r w:rsidR="00C7450F">
        <w:t xml:space="preserve"> K</w:t>
      </w:r>
      <w:r w:rsidRPr="008E3C91">
        <w:t>hông chỉ có ý nghĩa trong thực tiễn kinh doanh ngành F&amp;B, mà còn mở ra hướng ứng dụng các phương pháp định lượng vào hoạt động ra quyết định trong lĩnh vực quản trị và đầu tư nói chung.</w:t>
      </w:r>
    </w:p>
    <w:p w14:paraId="0875E011" w14:textId="77777777" w:rsidR="00AF6131" w:rsidRDefault="00AF6131" w:rsidP="00C7450F">
      <w:pPr>
        <w:spacing w:line="360" w:lineRule="auto"/>
        <w:ind w:firstLine="567"/>
      </w:pPr>
    </w:p>
    <w:p w14:paraId="7FE7E4F6" w14:textId="77777777" w:rsidR="00AF6131" w:rsidRDefault="00AF6131" w:rsidP="00C7450F">
      <w:pPr>
        <w:spacing w:line="360" w:lineRule="auto"/>
        <w:ind w:firstLine="567"/>
      </w:pPr>
    </w:p>
    <w:p w14:paraId="21C70518" w14:textId="77777777" w:rsidR="00AF6131" w:rsidRPr="008E3C91" w:rsidRDefault="00AF6131" w:rsidP="00C7450F">
      <w:pPr>
        <w:spacing w:line="360" w:lineRule="auto"/>
        <w:ind w:firstLine="567"/>
      </w:pPr>
    </w:p>
    <w:p w14:paraId="7775CDD0" w14:textId="77777777" w:rsidR="008E3C91" w:rsidRDefault="008E3C91" w:rsidP="008E3C91"/>
    <w:p w14:paraId="666386D6" w14:textId="77777777" w:rsidR="008E3C91" w:rsidRDefault="008E3C91" w:rsidP="008E3C91"/>
    <w:p w14:paraId="0333F813" w14:textId="77777777" w:rsidR="008E3C91" w:rsidRDefault="008E3C91" w:rsidP="008E3C91"/>
    <w:p w14:paraId="25E54C24" w14:textId="77777777" w:rsidR="008E3C91" w:rsidRDefault="008E3C91" w:rsidP="008E3C91"/>
    <w:p w14:paraId="322C46A4" w14:textId="77777777" w:rsidR="00807DEA" w:rsidRDefault="00807DEA" w:rsidP="00826C80">
      <w:pPr>
        <w:pStyle w:val="H1"/>
        <w:sectPr w:rsidR="00807DEA" w:rsidSect="001F62C4">
          <w:footerReference w:type="default" r:id="rId9"/>
          <w:pgSz w:w="12240" w:h="15840"/>
          <w:pgMar w:top="1134" w:right="1134" w:bottom="1134" w:left="1701" w:header="708" w:footer="708" w:gutter="0"/>
          <w:pgBorders w:display="firstPage" w:offsetFrom="page">
            <w:top w:val="twistedLines1" w:sz="18" w:space="24" w:color="auto"/>
            <w:left w:val="twistedLines1" w:sz="18" w:space="24" w:color="auto"/>
            <w:bottom w:val="twistedLines1" w:sz="18" w:space="24" w:color="auto"/>
            <w:right w:val="twistedLines1" w:sz="18" w:space="24" w:color="auto"/>
          </w:pgBorders>
          <w:pgNumType w:start="1"/>
          <w:cols w:space="708"/>
          <w:docGrid w:linePitch="360"/>
        </w:sectPr>
      </w:pPr>
    </w:p>
    <w:p w14:paraId="511E7EB0" w14:textId="62295814" w:rsidR="00826C80" w:rsidRDefault="00826C80" w:rsidP="004B3815">
      <w:pPr>
        <w:pStyle w:val="H1"/>
        <w:jc w:val="center"/>
      </w:pPr>
      <w:bookmarkStart w:id="0" w:name="_Toc197957796"/>
      <w:r>
        <w:lastRenderedPageBreak/>
        <w:t>CHƯƠNG 1: TỔNG QUAN</w:t>
      </w:r>
      <w:bookmarkEnd w:id="0"/>
    </w:p>
    <w:p w14:paraId="25973451" w14:textId="78345BDB" w:rsidR="00826C80" w:rsidRDefault="00826C80" w:rsidP="00826C80">
      <w:pPr>
        <w:pStyle w:val="H2"/>
        <w:numPr>
          <w:ilvl w:val="1"/>
          <w:numId w:val="1"/>
        </w:numPr>
      </w:pPr>
      <w:bookmarkStart w:id="1" w:name="_Toc197957797"/>
      <w:r>
        <w:t>Lý do chọn đề tài</w:t>
      </w:r>
      <w:bookmarkEnd w:id="1"/>
    </w:p>
    <w:p w14:paraId="6C849CA0" w14:textId="5AD7E71A" w:rsidR="00165C3C" w:rsidRPr="00165C3C" w:rsidRDefault="00165C3C" w:rsidP="008E045E">
      <w:pPr>
        <w:spacing w:line="360" w:lineRule="auto"/>
        <w:ind w:firstLine="567"/>
      </w:pPr>
      <w:r w:rsidRPr="00165C3C">
        <w:t>Trong những năm gần đây, mô hình kinh doanh quán cà phê đã và đang phát triển mạnh mẽ tại Thành phố Hồ Chí Minh, đặc biệt là tại các khu vực trung tâm như Quận 1, Quận 3 hay Quận Bình Thạnh</w:t>
      </w:r>
      <w:r>
        <w:t>,..</w:t>
      </w:r>
      <w:r w:rsidRPr="00165C3C">
        <w:t>. Đây là những khu vực có mật độ dân cư cao, tập trung nhiều văn phòng, trường học, và điểm du lịch, tạo nên tiềm năng lớn cho hoạt động kinh doanh trong lĩnh vực F&amp;B (Food and Beverage).</w:t>
      </w:r>
    </w:p>
    <w:p w14:paraId="3679952B" w14:textId="77777777" w:rsidR="00165C3C" w:rsidRPr="00165C3C" w:rsidRDefault="00165C3C" w:rsidP="008E045E">
      <w:pPr>
        <w:spacing w:line="360" w:lineRule="auto"/>
        <w:ind w:firstLine="567"/>
      </w:pPr>
      <w:r w:rsidRPr="00165C3C">
        <w:t>Tuy nhiên, bên cạnh sự hấp dẫn của thị trường, việc lựa chọn địa điểm kinh doanh phù hợp lại trở thành một thách thức quan trọng và có tính chất quyết định đến sự thành công hay thất bại của một quán cà phê. Một địa điểm thuận lợi không chỉ giúp thu hút khách hàng mà còn góp phần tối ưu hóa chi phí vận hành và tăng khả năng cạnh tranh trên thị trường.</w:t>
      </w:r>
    </w:p>
    <w:p w14:paraId="715C73F3" w14:textId="77777777" w:rsidR="00165C3C" w:rsidRPr="00165C3C" w:rsidRDefault="00165C3C" w:rsidP="008E045E">
      <w:pPr>
        <w:spacing w:line="360" w:lineRule="auto"/>
        <w:ind w:firstLine="567"/>
      </w:pPr>
      <w:r w:rsidRPr="00165C3C">
        <w:t>Hiện nay, phần lớn các nhà đầu tư, đặc biệt là các doanh nghiệp nhỏ hoặc các cá nhân khởi nghiệp, vẫn lựa chọn địa điểm dựa trên cảm tính hoặc kinh nghiệm chủ quan, thiếu sự hỗ trợ của các công cụ phân tích định lượng. Điều này dễ dẫn đến những quyết định thiếu chính xác và tiềm ẩn rủi ro cao.</w:t>
      </w:r>
    </w:p>
    <w:p w14:paraId="02D92F9C" w14:textId="77777777" w:rsidR="00165C3C" w:rsidRPr="00165C3C" w:rsidRDefault="00165C3C" w:rsidP="008E045E">
      <w:pPr>
        <w:spacing w:line="360" w:lineRule="auto"/>
        <w:ind w:firstLine="567"/>
      </w:pPr>
      <w:r w:rsidRPr="00165C3C">
        <w:t>Trong bối cảnh đó, phương pháp phân tích thứ bậc (Analytic Hierarchy Process – AHP) nổi lên như một công cụ ra quyết định hiệu quả, cho phép đánh giá và so sánh nhiều tiêu chí một cách có hệ thống và khách quan. Việc ứng dụng AHP vào lựa chọn địa điểm kinh doanh quán cà phê sẽ giúp nhà đầu tư đưa ra quyết định dựa trên nền tảng khoa học, giảm thiểu rủi ro và nâng cao hiệu quả đầu tư.</w:t>
      </w:r>
    </w:p>
    <w:p w14:paraId="42963BDA" w14:textId="05691F13" w:rsidR="00165C3C" w:rsidRDefault="00165C3C" w:rsidP="008E045E">
      <w:pPr>
        <w:spacing w:line="360" w:lineRule="auto"/>
        <w:ind w:firstLine="720"/>
      </w:pPr>
      <w:r w:rsidRPr="00165C3C">
        <w:t xml:space="preserve">Chính vì vậy, việc nghiên cứu và xây dựng </w:t>
      </w:r>
      <w:r w:rsidRPr="00290416">
        <w:t>hệ hỗ trợ ra quyết định lựa chọn địa điểm kinh doanh quán cà phê tại khu vực trung tâm TP.HCM ứng dụng phương pháp AHP</w:t>
      </w:r>
      <w:r w:rsidRPr="00165C3C">
        <w:t xml:space="preserve"> là cần thiết, mang tính thực tiễn cao và có thể áp dụng rộng rãi trong tương lai.</w:t>
      </w:r>
    </w:p>
    <w:p w14:paraId="6262827A" w14:textId="75D94194" w:rsidR="00826C80" w:rsidRDefault="00826C80" w:rsidP="00826C80">
      <w:pPr>
        <w:pStyle w:val="H2"/>
        <w:numPr>
          <w:ilvl w:val="1"/>
          <w:numId w:val="1"/>
        </w:numPr>
      </w:pPr>
      <w:bookmarkStart w:id="2" w:name="_Toc197957798"/>
      <w:r>
        <w:lastRenderedPageBreak/>
        <w:t>Mục tiêu nghiên cứu</w:t>
      </w:r>
      <w:bookmarkEnd w:id="2"/>
    </w:p>
    <w:p w14:paraId="04F1B80C" w14:textId="2F6EFD5D" w:rsidR="00195508" w:rsidRPr="00195508" w:rsidRDefault="00195508" w:rsidP="008E045E">
      <w:pPr>
        <w:spacing w:line="360" w:lineRule="auto"/>
        <w:ind w:firstLine="567"/>
      </w:pPr>
      <w:r w:rsidRPr="00195508">
        <w:t>Xây dựng mô hình ra quyết định ứng dụng phương pháp AHP: đề xuất một mô hình có cấu trúc phân cấp rõ ràng, cho phép đánh giá và so sánh các phương án địa điểm dựa trên nhiều tiêu chí khác nhau. Mô hình được thiết kế nhằm hỗ trợ các nhà đầu tư, đặc biệt là các chủ kinh doanh cá nhân hoặc doanh nghiệp nhỏ, trong việc lựa chọn địa điểm phù hợp với định hướng phát triển của quán cà phê.</w:t>
      </w:r>
    </w:p>
    <w:p w14:paraId="482E50A4" w14:textId="4AD27641" w:rsidR="00195508" w:rsidRPr="00195508" w:rsidRDefault="00195508" w:rsidP="00482BAA">
      <w:pPr>
        <w:spacing w:line="360" w:lineRule="auto"/>
        <w:ind w:firstLine="567"/>
      </w:pPr>
      <w:r w:rsidRPr="00195508">
        <w:t>Xác định và phân tích hệ thống tiêu chí ảnh hưởng đến việc lựa chọn địa điểm: Nghiên cứu tiến hành thu thập, phân tích và lựa chọn các tiêu chí quan trọng</w:t>
      </w:r>
      <w:r w:rsidR="008E045E">
        <w:t xml:space="preserve">. </w:t>
      </w:r>
      <w:r w:rsidRPr="00195508">
        <w:t>Các tiêu chí này sẽ được đưa vào cấu trúc mô hình AHP để tiến hành so sánh và đánh giá.</w:t>
      </w:r>
    </w:p>
    <w:p w14:paraId="457B73B5" w14:textId="10AE1BC7" w:rsidR="00195508" w:rsidRDefault="00195508" w:rsidP="008E045E">
      <w:pPr>
        <w:spacing w:line="360" w:lineRule="auto"/>
        <w:ind w:firstLine="567"/>
      </w:pPr>
      <w:r w:rsidRPr="00195508">
        <w:t>Ứng dụng mô hình để thử nghiệm tại các địa điểm cụ thể ở khu vực trung tâm TP.HCM: Mô hình sẽ được thử nghiệm thực tiễn thông qua việc phân tích một số địa điểm tiềm năng tại các quận trung tâm như Quận 1, Quận 3, Quận 5 hoặc Bình Thạnh</w:t>
      </w:r>
      <w:r>
        <w:t>,..</w:t>
      </w:r>
      <w:r w:rsidRPr="00195508">
        <w:t>. Qua đó, đánh giá tính khả thi và hiệu quả của mô hình trong việc hỗ trợ lựa chọn địa điểm kinh doanh trong điều kiện thực tế.</w:t>
      </w:r>
    </w:p>
    <w:p w14:paraId="1B18BF31" w14:textId="73B2E6EA" w:rsidR="00826C80" w:rsidRDefault="00826C80" w:rsidP="00826C80">
      <w:pPr>
        <w:pStyle w:val="H2"/>
        <w:numPr>
          <w:ilvl w:val="1"/>
          <w:numId w:val="1"/>
        </w:numPr>
      </w:pPr>
      <w:bookmarkStart w:id="3" w:name="_Toc197957799"/>
      <w:r>
        <w:t>Đối tượng và phạm vi</w:t>
      </w:r>
      <w:bookmarkEnd w:id="3"/>
    </w:p>
    <w:p w14:paraId="0B6F5DB8" w14:textId="0953E199" w:rsidR="005A783A" w:rsidRPr="005A783A" w:rsidRDefault="005A783A" w:rsidP="005A783A">
      <w:pPr>
        <w:spacing w:line="360" w:lineRule="auto"/>
        <w:ind w:firstLine="567"/>
      </w:pPr>
      <w:r w:rsidRPr="005A783A">
        <w:t xml:space="preserve">Đối tượng nghiên cứu của đề tài là các yếu tố ảnh hưởng đến quá trình lựa chọn địa điểm kinh doanh quán cà phê. Cụ thể, đề tài tập trung vào việc xác định, phân tích và đo lường mức độ quan trọng của các tiêu chí như: </w:t>
      </w:r>
      <w:r>
        <w:t>diện tích trung bình</w:t>
      </w:r>
      <w:r w:rsidRPr="005A783A">
        <w:t>, chi phí thuê mặt bằng,</w:t>
      </w:r>
      <w:r>
        <w:t xml:space="preserve"> </w:t>
      </w:r>
      <w:r w:rsidR="00155CEC">
        <w:t>quy hoạch, số lượng quán café, thu nhập, mật độ dân cư</w:t>
      </w:r>
      <w:r w:rsidRPr="005A783A">
        <w:t>. Những yếu tố này sẽ được tích hợp vào mô hình phân tích thứ bậc (AHP) nhằm hỗ trợ quá trình ra quyết định lựa chọn địa điểm một cách khách quan và hiệu quả.</w:t>
      </w:r>
    </w:p>
    <w:p w14:paraId="07406ED7" w14:textId="54309405" w:rsidR="005A783A" w:rsidRDefault="005A783A" w:rsidP="009056B4">
      <w:pPr>
        <w:spacing w:line="360" w:lineRule="auto"/>
        <w:ind w:firstLine="567"/>
      </w:pPr>
      <w:r w:rsidRPr="005A783A">
        <w:t>Phạm vi nghiên cứu của đề tài được giới hạn trong khu vực trung tâm Thành phố Hồ Chí Minh, bao gồm các quận như Quận 1, Quận 3, Quận 5 và Bình Thạnh</w:t>
      </w:r>
      <w:r w:rsidR="009056B4">
        <w:t>, Quận 4,...</w:t>
      </w:r>
      <w:r w:rsidRPr="005A783A">
        <w:t>Đây là những khu vực có mật độ dân cư và hoạt động kinh doanh cao, tập trung nhiều tòa nhà văn phòng, khu mua sắm, trường đại học và địa điểm du lịch – nơi tiềm năng kinh doanh quán cà phê là rất lớn. Việc giới hạn phạm vi giúp đề tài tập trung phân tích sâu và thử nghiệm mô hình một cách cụ thể, từ đó rút ra những kết luận có giá trị thực tiễn cao.</w:t>
      </w:r>
    </w:p>
    <w:p w14:paraId="2147AF7F" w14:textId="73040E8D" w:rsidR="00826C80" w:rsidRDefault="00826C80" w:rsidP="00826C80">
      <w:pPr>
        <w:pStyle w:val="H2"/>
        <w:numPr>
          <w:ilvl w:val="1"/>
          <w:numId w:val="1"/>
        </w:numPr>
      </w:pPr>
      <w:bookmarkStart w:id="4" w:name="_Toc197957800"/>
      <w:r>
        <w:lastRenderedPageBreak/>
        <w:t>Phương pháp nghiên cứu</w:t>
      </w:r>
      <w:bookmarkEnd w:id="4"/>
    </w:p>
    <w:p w14:paraId="383E3AE8" w14:textId="27799AAF" w:rsidR="009056B4" w:rsidRPr="009056B4" w:rsidRDefault="002F2B88" w:rsidP="00AF2EDE">
      <w:pPr>
        <w:spacing w:line="360" w:lineRule="auto"/>
        <w:ind w:firstLine="567"/>
      </w:pPr>
      <w:r>
        <w:t>P</w:t>
      </w:r>
      <w:r w:rsidR="009056B4" w:rsidRPr="009056B4">
        <w:t>hương pháp định tính được sử dụng để xác định và lựa chọn các tiêu chí quan trọng ảnh hưởng đến quyết định lựa chọn địa điểm kinh doanh. Quá trình này được thực hiện thông qua phỏng vấn chuyên gia, khảo sát ý kiến của các nhà đầu tư, người kinh doanh thực tiễn trong lĩnh vực F&amp;B, cùng với việc tham khảo các nghiên cứu có liên quan.</w:t>
      </w:r>
    </w:p>
    <w:p w14:paraId="4666984B" w14:textId="5CA0CACD" w:rsidR="009056B4" w:rsidRPr="009056B4" w:rsidRDefault="002F2B88" w:rsidP="00AF2EDE">
      <w:pPr>
        <w:spacing w:line="360" w:lineRule="auto"/>
        <w:ind w:firstLine="567"/>
      </w:pPr>
      <w:r>
        <w:t>P</w:t>
      </w:r>
      <w:r w:rsidR="009056B4" w:rsidRPr="009056B4">
        <w:t xml:space="preserve">hương pháp định lượng được áp dụng nhằm đánh giá, so sánh và xếp hạng các phương án địa điểm dựa trên các tiêu chí đã xác định. </w:t>
      </w:r>
      <w:r w:rsidR="00AF2EDE">
        <w:t>S</w:t>
      </w:r>
      <w:r w:rsidR="009056B4" w:rsidRPr="009056B4">
        <w:t>ử dụng phương pháp phân tích thứ bậc (AHP - Analytic Hierarchy Process) để xây dựng mô hình ra quyết định, trong đó các tiêu chí được so sánh theo cặp, tính trọng số tương đối và kiểm tra mức độ nhất quán của dữ liệu.</w:t>
      </w:r>
    </w:p>
    <w:p w14:paraId="51F9F167" w14:textId="7C22F885" w:rsidR="009056B4" w:rsidRDefault="009056B4" w:rsidP="00AF2EDE">
      <w:pPr>
        <w:spacing w:line="360" w:lineRule="auto"/>
        <w:ind w:firstLine="567"/>
      </w:pPr>
      <w:r w:rsidRPr="009056B4">
        <w:t>Dữ liệu được thu thập thông qua khảo sát, tập trung vào việc đánh giá mức độ ưu tiên giữa các tiêu chí. Sau khi thu thập, dữ liệu sẽ được xử lý bằng phần mềm hỗ trợ tính toán AHP (như Excel), từ đó đưa ra kết luận về địa điểm kinh doanh tối ưu nhất theo mô hình đã xây dựng.</w:t>
      </w:r>
    </w:p>
    <w:p w14:paraId="657FDB22" w14:textId="77777777" w:rsidR="004B3815" w:rsidRDefault="004B3815" w:rsidP="00AF2EDE">
      <w:pPr>
        <w:spacing w:line="360" w:lineRule="auto"/>
        <w:ind w:firstLine="567"/>
      </w:pPr>
    </w:p>
    <w:p w14:paraId="45F912C0" w14:textId="77777777" w:rsidR="004B3815" w:rsidRDefault="004B3815" w:rsidP="00AF2EDE">
      <w:pPr>
        <w:spacing w:line="360" w:lineRule="auto"/>
        <w:ind w:firstLine="567"/>
      </w:pPr>
    </w:p>
    <w:p w14:paraId="007F596E" w14:textId="77777777" w:rsidR="004B3815" w:rsidRDefault="004B3815" w:rsidP="00AF2EDE">
      <w:pPr>
        <w:spacing w:line="360" w:lineRule="auto"/>
        <w:ind w:firstLine="567"/>
      </w:pPr>
    </w:p>
    <w:p w14:paraId="35D8B3CF" w14:textId="77777777" w:rsidR="004B3815" w:rsidRDefault="004B3815" w:rsidP="00AF2EDE">
      <w:pPr>
        <w:spacing w:line="360" w:lineRule="auto"/>
        <w:ind w:firstLine="567"/>
      </w:pPr>
    </w:p>
    <w:p w14:paraId="68027830" w14:textId="77777777" w:rsidR="004B3815" w:rsidRDefault="004B3815" w:rsidP="00AF2EDE">
      <w:pPr>
        <w:spacing w:line="360" w:lineRule="auto"/>
        <w:ind w:firstLine="567"/>
      </w:pPr>
    </w:p>
    <w:p w14:paraId="7D0F147A" w14:textId="77777777" w:rsidR="004B3815" w:rsidRDefault="004B3815" w:rsidP="00AF2EDE">
      <w:pPr>
        <w:spacing w:line="360" w:lineRule="auto"/>
        <w:ind w:firstLine="567"/>
      </w:pPr>
    </w:p>
    <w:p w14:paraId="76E842DD" w14:textId="77777777" w:rsidR="004B3815" w:rsidRDefault="004B3815" w:rsidP="00AF2EDE">
      <w:pPr>
        <w:spacing w:line="360" w:lineRule="auto"/>
        <w:ind w:firstLine="567"/>
      </w:pPr>
    </w:p>
    <w:p w14:paraId="606BEF1E" w14:textId="77777777" w:rsidR="004B3815" w:rsidRDefault="004B3815" w:rsidP="00AF2EDE">
      <w:pPr>
        <w:spacing w:line="360" w:lineRule="auto"/>
        <w:ind w:firstLine="567"/>
      </w:pPr>
    </w:p>
    <w:p w14:paraId="0259BECF" w14:textId="33C6E184" w:rsidR="00826C80" w:rsidRDefault="00826C80" w:rsidP="004B3815">
      <w:pPr>
        <w:pStyle w:val="H1"/>
        <w:jc w:val="center"/>
      </w:pPr>
      <w:bookmarkStart w:id="5" w:name="_Toc197957801"/>
      <w:r>
        <w:lastRenderedPageBreak/>
        <w:t>CHƯƠNG 2: CƠ SỞ LÝ THUYẾT</w:t>
      </w:r>
      <w:bookmarkEnd w:id="5"/>
    </w:p>
    <w:p w14:paraId="5ACE6FB9" w14:textId="6DEFF60B" w:rsidR="00481DF1" w:rsidRPr="00481DF1" w:rsidRDefault="00590A9E" w:rsidP="00481DF1">
      <w:pPr>
        <w:pStyle w:val="H2"/>
      </w:pPr>
      <w:bookmarkStart w:id="6" w:name="_Toc197957802"/>
      <w:r>
        <w:t xml:space="preserve">2.1 </w:t>
      </w:r>
      <w:r w:rsidR="00481DF1">
        <w:t>Tổng quan về ngôn ngữ lập trình Python</w:t>
      </w:r>
      <w:bookmarkEnd w:id="6"/>
    </w:p>
    <w:p w14:paraId="3CA0E406" w14:textId="59AE9E08" w:rsidR="00481DF1" w:rsidRPr="00481DF1" w:rsidRDefault="00481DF1" w:rsidP="002C1FA6">
      <w:pPr>
        <w:spacing w:line="360" w:lineRule="auto"/>
        <w:ind w:firstLine="426"/>
      </w:pPr>
      <w:r w:rsidRPr="00481DF1">
        <w:t>Python là một ngôn ngữ lập trình cấp cao, thông dịch (không cần biên dịch trước) nổi tiếng với cú pháp rõ ràng và dễ đọc</w:t>
      </w:r>
      <w:r w:rsidR="002C1FA6">
        <w:fldChar w:fldCharType="begin"/>
      </w:r>
      <w:r w:rsidR="002C1FA6">
        <w:instrText xml:space="preserve"> ADDIN ZOTERO_ITEM CSL_CITATION {"citationID":"qNqzeoO9","properties":{"formattedCitation":"[1]","plainCitation":"[1]","noteIndex":0},"citationItems":[{"id":125,"uris":["http://zotero.org/users/12919718/items/954MLGCF"],"itemData":{"id":125,"type":"post-weblog","abstract":"Python is continually growing, and last year, according to a popular language ranking service, the language was reported to have overtaken Java and C ––the first time any language has done so in 20 years. With this growth, many people are asking, \"Why Python?\" The truth is, the explanation for…","container-title":"Anaconda","language":"en-US","title":"Anaconda | Why Python: The Factors Leading to the Language’s…","title-short":"Anaconda | Why Python","URL":"https://www.anaconda.com/blog/why-python","accessed":{"date-parts":[["2025",5,12]]},"issued":{"date-parts":[["2024",11,11]]}}}],"schema":"https://github.com/citation-style-language/schema/raw/master/csl-citation.json"} </w:instrText>
      </w:r>
      <w:r w:rsidR="002C1FA6">
        <w:fldChar w:fldCharType="separate"/>
      </w:r>
      <w:r w:rsidR="002C1FA6" w:rsidRPr="002C1FA6">
        <w:rPr>
          <w:rFonts w:cs="Times New Roman"/>
        </w:rPr>
        <w:t>[1]</w:t>
      </w:r>
      <w:r w:rsidR="002C1FA6">
        <w:fldChar w:fldCharType="end"/>
      </w:r>
      <w:r w:rsidRPr="00481DF1">
        <w:t>. Ngôn ngữ này được phát triển bởi Guido van Rossum và ra mắt lần đầu năm 1991. Python là ngôn ngữ đa năng (general-purpose), hỗ trợ lập trình thủ tục, hướng đối tượng và hàm (đa mô hình). Hiện Python được ứng dụng rộng rãi trong nhiều lĩnh vực như phát triển web, khoa học dữ liệu, trí tuệ nhân tạo, tự động hóa, và kiểm thử. Nhờ thiết kế hướng tới người mới (dễ học, cú pháp giống như pseudocode chạy được) và thư viện phong phú, Python ngày càng trở nên phổ biến. Theo Chỉ số TIOBE (tháng 5/2025), Python đang chiếm 25,35% thị phần – mức cao kỷ lục của một ngôn ngữ lập trình.</w:t>
      </w:r>
    </w:p>
    <w:p w14:paraId="03588F87" w14:textId="77777777" w:rsidR="00481DF1" w:rsidRPr="00481DF1" w:rsidRDefault="00481DF1" w:rsidP="002C1FA6">
      <w:pPr>
        <w:spacing w:line="360" w:lineRule="auto"/>
      </w:pPr>
      <w:r w:rsidRPr="00481DF1">
        <w:t>Các đặc điểm và ưu điểm chính của Python bao gồm:</w:t>
      </w:r>
    </w:p>
    <w:p w14:paraId="7786DD3F" w14:textId="76FFD0E5" w:rsidR="00481DF1" w:rsidRPr="00481DF1" w:rsidRDefault="00481DF1" w:rsidP="002C1FA6">
      <w:pPr>
        <w:numPr>
          <w:ilvl w:val="0"/>
          <w:numId w:val="28"/>
        </w:numPr>
        <w:spacing w:line="360" w:lineRule="auto"/>
      </w:pPr>
      <w:r w:rsidRPr="00481DF1">
        <w:t>Đơn giản và dễ học: Cú pháp Python rõ ràng, sử dụng thụt đầu dòng để phân cấp khối mã (indentation), giúp mã nguồn dễ đọc và viết. Điều này giúp người mới học có thể nắm bắt nhanh các khái niệm lập trình.</w:t>
      </w:r>
    </w:p>
    <w:p w14:paraId="0BE2A45D" w14:textId="3A3FA25A" w:rsidR="00481DF1" w:rsidRPr="00481DF1" w:rsidRDefault="00481DF1" w:rsidP="002C1FA6">
      <w:pPr>
        <w:numPr>
          <w:ilvl w:val="0"/>
          <w:numId w:val="28"/>
        </w:numPr>
        <w:spacing w:line="360" w:lineRule="auto"/>
      </w:pPr>
      <w:r w:rsidRPr="00481DF1">
        <w:t>Thư viện và framework phong phú: Python có hệ sinh thái rất rộng với hàng nghìn thư viện, gói phần mềm (packages) hỗ trợ mọi nhu cầu. Ví dụ, NumPy/Pandas để xử lý dữ liệu, Matplotlib/Seaborn để trực quan hóa, Django/Flask cho web, TensorFlow/PyTorch cho học máy – AI. Những thư viện này giúp phát triển ứng dụng nhanh chóng và hiệu quả.</w:t>
      </w:r>
    </w:p>
    <w:p w14:paraId="10C83B9C" w14:textId="37BE83A3" w:rsidR="00481DF1" w:rsidRPr="00481DF1" w:rsidRDefault="00481DF1" w:rsidP="002C1FA6">
      <w:pPr>
        <w:numPr>
          <w:ilvl w:val="0"/>
          <w:numId w:val="28"/>
        </w:numPr>
        <w:spacing w:line="360" w:lineRule="auto"/>
      </w:pPr>
      <w:r w:rsidRPr="00481DF1">
        <w:t>Cộng đồng lớn, hỗ trợ tốt: Python có cộng đồng người dùng đông đảo, tài liệu phong phú và nhiều diễn đàn hỗ trợ. Các khóa học, hướng dẫn (tutorial), và diễn đàn cộng đồng (Stack Overflow, GitHub, v.v.) giúp người mới dễ dàng tìm tài liệu và giải đáp thắc mắc.</w:t>
      </w:r>
    </w:p>
    <w:p w14:paraId="6CA38F82" w14:textId="22CCC3AE" w:rsidR="00481DF1" w:rsidRPr="00481DF1" w:rsidRDefault="00481DF1" w:rsidP="002C1FA6">
      <w:pPr>
        <w:numPr>
          <w:ilvl w:val="0"/>
          <w:numId w:val="28"/>
        </w:numPr>
        <w:spacing w:line="360" w:lineRule="auto"/>
      </w:pPr>
      <w:r w:rsidRPr="00481DF1">
        <w:t xml:space="preserve">Đa nền tảng và đa dụng: Python chạy được trên Windows, macOS, Linux và nhiều nền tảng khác, giúp mã Python “viết một lần, chạy mọi nơi”. Python có thể viết ứng </w:t>
      </w:r>
      <w:r w:rsidRPr="00481DF1">
        <w:lastRenderedPageBreak/>
        <w:t>dụng máy chủ (back-end), ứng dụng desktop, nhúng (embedded) và cả trên các thiết bị di động, dù ban đầu Python chủ yếu dùng cho máy chủ và desktop.</w:t>
      </w:r>
    </w:p>
    <w:p w14:paraId="59C56523" w14:textId="77777777" w:rsidR="00481DF1" w:rsidRPr="00481DF1" w:rsidRDefault="00481DF1" w:rsidP="002C1FA6">
      <w:pPr>
        <w:numPr>
          <w:ilvl w:val="0"/>
          <w:numId w:val="28"/>
        </w:numPr>
        <w:spacing w:line="360" w:lineRule="auto"/>
      </w:pPr>
      <w:r w:rsidRPr="00481DF1">
        <w:t>Phổ biến và có nhiều cơ hội nghề nghiệp: Do tính đa năng và phổ biến, Python được dùng nhiều trong khoa học dữ liệu và AI, nên nhu cầu tuyển dụng lập trình viên Python rất lớn. Nhiều công ty lớn như Google, Facebook, NASA cũng sử dụng Python trong các dự án của họ.</w:t>
      </w:r>
    </w:p>
    <w:p w14:paraId="15FCC9CC" w14:textId="3E1FCE62" w:rsidR="002C1FA6" w:rsidRDefault="002C1FA6" w:rsidP="002C1FA6">
      <w:pPr>
        <w:jc w:val="center"/>
      </w:pPr>
      <w:r>
        <w:rPr>
          <w:noProof/>
        </w:rPr>
        <w:drawing>
          <wp:inline distT="0" distB="0" distL="0" distR="0" wp14:anchorId="413AD129" wp14:editId="6BE912CC">
            <wp:extent cx="2453640" cy="2453640"/>
            <wp:effectExtent l="0" t="0" r="0" b="0"/>
            <wp:docPr id="861622162" name="Picture 3" descr="Python_logo_Circle_2 – Portage Libr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ython_logo_Circle_2 – Portage Librar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53640" cy="2453640"/>
                    </a:xfrm>
                    <a:prstGeom prst="rect">
                      <a:avLst/>
                    </a:prstGeom>
                    <a:noFill/>
                    <a:ln>
                      <a:noFill/>
                    </a:ln>
                  </pic:spPr>
                </pic:pic>
              </a:graphicData>
            </a:graphic>
          </wp:inline>
        </w:drawing>
      </w:r>
    </w:p>
    <w:p w14:paraId="2D21F229" w14:textId="51110E05" w:rsidR="002C1FA6" w:rsidRDefault="002C1FA6" w:rsidP="002C1FA6">
      <w:pPr>
        <w:pStyle w:val="Hinh"/>
      </w:pPr>
      <w:r>
        <w:t>Hình 1: logo python</w:t>
      </w:r>
    </w:p>
    <w:p w14:paraId="089344E0" w14:textId="718F1C7D" w:rsidR="002C1FA6" w:rsidRPr="002C1FA6" w:rsidRDefault="00481DF1" w:rsidP="002C1FA6">
      <w:pPr>
        <w:pStyle w:val="H2"/>
      </w:pPr>
      <w:bookmarkStart w:id="7" w:name="_Toc197957803"/>
      <w:r>
        <w:t>2.2 Cơ sở dữ liệu MongoDB</w:t>
      </w:r>
      <w:bookmarkEnd w:id="7"/>
    </w:p>
    <w:p w14:paraId="14C606B7" w14:textId="06A7DB78" w:rsidR="002C1FA6" w:rsidRPr="002C1FA6" w:rsidRDefault="002C1FA6" w:rsidP="002C1FA6">
      <w:pPr>
        <w:spacing w:line="360" w:lineRule="auto"/>
        <w:ind w:firstLine="426"/>
      </w:pPr>
      <w:r w:rsidRPr="002C1FA6">
        <w:t>MongoDB là một hệ quản trị cơ sở dữ liệu NoSQL (phi quan hệ) dạng document (tài liệu). Thay vì lưu trữ dữ liệu theo bảng (hàng và cột) như cơ sở dữ liệu quan hệ (SQL), MongoDB lưu mỗi bản ghi (document) dưới dạng JSON/BSON linh hoạt. Mỗi document có thể chứa nhiều trường (key-value), mảng hoặc đối tượng lồng nhau, và các document trong cùng một collection có thể có cấu trúc khác nhau, giúp MongoDB cực kỳ linh hoạt khi xử lý dữ liệu bán cấu trúc hoặc phi cấu trúc</w:t>
      </w:r>
      <w:r w:rsidR="008B74E6">
        <w:fldChar w:fldCharType="begin"/>
      </w:r>
      <w:r w:rsidR="008B74E6">
        <w:instrText xml:space="preserve"> ADDIN ZOTERO_ITEM CSL_CITATION {"citationID":"90Dsy3K2","properties":{"formattedCitation":"[2]","plainCitation":"[2]","noteIndex":0},"citationItems":[{"id":127,"uris":["http://zotero.org/users/12919718/items/VQ84BD2X"],"itemData":{"id":127,"type":"webpage","abstract":"Découvrez ce qu’est une base de données NoSQL, pourquoi (et quand !) vous devriez en utiliser une, et comment démarrer.","container-title":"MongoDB","language":"fr","title":"Qu’est-ce Que NoSQL ? Tout Savoir Sur Les Bases De Données NoSQL","title-short":"Qu’est-ce Que NoSQL ?","URL":"https://www.mongodb.com/fr-fr/resources/basics/databases/nosql-explained","accessed":{"date-parts":[["2025",5,12]]}}}],"schema":"https://github.com/citation-style-language/schema/raw/master/csl-citation.json"} </w:instrText>
      </w:r>
      <w:r w:rsidR="008B74E6">
        <w:fldChar w:fldCharType="separate"/>
      </w:r>
      <w:r w:rsidR="008B74E6" w:rsidRPr="008B74E6">
        <w:rPr>
          <w:rFonts w:cs="Times New Roman"/>
        </w:rPr>
        <w:t>[2]</w:t>
      </w:r>
      <w:r w:rsidR="008B74E6">
        <w:fldChar w:fldCharType="end"/>
      </w:r>
      <w:r w:rsidRPr="002C1FA6">
        <w:t>. MongoDB được phát triển để hỗ trợ tốt cho các ứng dụng hiện đại: có khả năng mở rộng cao, hiệu năng tốt và hoạt động ổn định.</w:t>
      </w:r>
    </w:p>
    <w:p w14:paraId="0BFC5CF2" w14:textId="77777777" w:rsidR="002C1FA6" w:rsidRPr="002C1FA6" w:rsidRDefault="002C1FA6" w:rsidP="002C1FA6">
      <w:pPr>
        <w:spacing w:line="360" w:lineRule="auto"/>
      </w:pPr>
      <w:r w:rsidRPr="002C1FA6">
        <w:t>Ưu điểm và đặc điểm nổi bật của MongoDB:</w:t>
      </w:r>
    </w:p>
    <w:p w14:paraId="6B8667CF" w14:textId="404106C4" w:rsidR="002C1FA6" w:rsidRPr="002C1FA6" w:rsidRDefault="002C1FA6" w:rsidP="002C1FA6">
      <w:pPr>
        <w:numPr>
          <w:ilvl w:val="0"/>
          <w:numId w:val="32"/>
        </w:numPr>
        <w:spacing w:line="360" w:lineRule="auto"/>
      </w:pPr>
      <w:r w:rsidRPr="002C1FA6">
        <w:t xml:space="preserve">Lưu trữ dạng tài liệu (document): Dữ liệu trong MongoDB được lưu dưới dạng document tương tự JSON, gọi là BSON. Mỗi document là một bản ghi, có thể chứa </w:t>
      </w:r>
      <w:r w:rsidRPr="002C1FA6">
        <w:lastRenderedPageBreak/>
        <w:t>nhiều trường, mảng, đối tượng lồng nhau… Ví dụ, một document lưu thông tin user có thể gồm name, age, address và danh sách sở thích. Cách lưu này cho phép biểu diễn dữ liệu phức tạp trực tiếp trong 1 bản ghi, thay vì phải chia thành nhiều bảng như SQL. MongoDB thực hiện quản lý collection (tập hợp document) thay vì bảng (table).</w:t>
      </w:r>
    </w:p>
    <w:p w14:paraId="1E495D5F" w14:textId="1A82F8D9" w:rsidR="002C1FA6" w:rsidRPr="002C1FA6" w:rsidRDefault="002C1FA6" w:rsidP="002C1FA6">
      <w:pPr>
        <w:numPr>
          <w:ilvl w:val="0"/>
          <w:numId w:val="32"/>
        </w:numPr>
        <w:spacing w:line="360" w:lineRule="auto"/>
      </w:pPr>
      <w:r w:rsidRPr="002C1FA6">
        <w:t>Schema linh hoạt (flexible schema): MongoDB không yêu cầu định nghĩa trước cấu trúc dữ liệu (schema) cố định. Người dùng có thể thêm các trường (fields) mới vào document bất cứ lúc nào mà không ảnh hưởng tới các document khác. Điều này rất hữu ích khi dữ liệu thay đổi theo thời gian hoặc ứng dụng nhanh chóng thay đổi yêu cầu. Tài liệu NoSQL sử dụng schema linh hoạt cho phép lưu trữ dữ liệu không đồng nhất mà không phải chuyển đổi hoặc định dạng lại trước (ví dụ: có thể lưu file hình ảnh, audio, video hoặc JSON tùy ý).</w:t>
      </w:r>
    </w:p>
    <w:p w14:paraId="7F8FD203" w14:textId="4D5B3D07" w:rsidR="002C1FA6" w:rsidRPr="002C1FA6" w:rsidRDefault="002C1FA6" w:rsidP="002C1FA6">
      <w:pPr>
        <w:numPr>
          <w:ilvl w:val="0"/>
          <w:numId w:val="32"/>
        </w:numPr>
        <w:spacing w:line="360" w:lineRule="auto"/>
      </w:pPr>
      <w:r w:rsidRPr="002C1FA6">
        <w:t>Hiệu năng và khả năng mở rộng (scalability): MongoDB được thiết kế để dễ dàng mở rộng theo chiều ngang (scale-out). Bạn có thể tạo cluster phân mảnh (sharding), chia dữ liệu ra nhiều máy chủ và tự động cân bằng tải. Mỗi phân mảnh (shard) có thể là một cụm replica set để đảm bảo dữ liệu luôn sẵn sàng. Ví dụ, MongoDB Atlas (dịch vụ đám mây của Mongo) hỗ trợ sharding và cân bằng tự động chỉ với một click. Nhờ đó, MongoDB có thể xử lý lượng dữ liệu rất lớn và nhiều truy vấn đồng thời. Ngoài ra, MongoDB thường dùng bộ lưu trữ WiredTiger có nén và tối ưu đồng bộ tốt, giúp đáp ứng yêu cầu thời gian thực.</w:t>
      </w:r>
    </w:p>
    <w:p w14:paraId="4B78A863" w14:textId="19DBA62E" w:rsidR="002C1FA6" w:rsidRPr="002C1FA6" w:rsidRDefault="002C1FA6" w:rsidP="002C1FA6">
      <w:pPr>
        <w:numPr>
          <w:ilvl w:val="0"/>
          <w:numId w:val="32"/>
        </w:numPr>
        <w:spacing w:line="360" w:lineRule="auto"/>
      </w:pPr>
      <w:r w:rsidRPr="002C1FA6">
        <w:t>Độ tin cậy và sẵn sàng cao: MongoDB hỗ trợ replica set (tập hợp các bản sao dữ liệu), thường cấu hình ít nhất ba bản trên các vùng sẵn sàng khác nhau (Availability Zone). Nếu một node gặp sự cố, ứng dụng có thể tự động kết nối sang node khác mà không bị gián đoạn. Từ MongoDB 4.x trở đi cũng hỗ trợ giao dịch (transaction) ACID trên nhiều document, giúp đảm bảo tính toàn vẹn dữ liệu trong các thao tác phức tạp.</w:t>
      </w:r>
    </w:p>
    <w:p w14:paraId="6EE0BBFF" w14:textId="088CBA81" w:rsidR="002C1FA6" w:rsidRPr="002C1FA6" w:rsidRDefault="002C1FA6" w:rsidP="002C1FA6">
      <w:pPr>
        <w:numPr>
          <w:ilvl w:val="0"/>
          <w:numId w:val="32"/>
        </w:numPr>
        <w:spacing w:line="360" w:lineRule="auto"/>
      </w:pPr>
      <w:r w:rsidRPr="002C1FA6">
        <w:lastRenderedPageBreak/>
        <w:t>Linh hoạt phát triển: Thiết kế document của MongoDB rất thân thiện với lập trình viên. Không cần dùng JOIN như SQL, dữ liệu liên quan có thể được nhúng trực tiếp vào document; điều này giúp việc truy vấn đơn giản (sử dụng cú pháp JSON qua driver) và giảm độ phức tạp thiết kế. MongoDB cũng cung cấp các ngôn ngữ query (tập lệnh JSON) và aggregation pipeline mạnh mẽ. Vì vậy, các ứng dụng web hoặc dịch vụ API hiện đại thường ưa thích MongoDB khi cần phát triển nhanh, hoặc khi dữ liệu có cấu trúc thay đổi thường xuyên.</w:t>
      </w:r>
    </w:p>
    <w:p w14:paraId="3E992444" w14:textId="1C9B2FFD" w:rsidR="002C1FA6" w:rsidRDefault="002C1FA6" w:rsidP="002C1FA6">
      <w:pPr>
        <w:spacing w:line="360" w:lineRule="auto"/>
      </w:pPr>
      <w:r w:rsidRPr="002C1FA6">
        <w:t>Ưu điểm so với cơ sở dữ liệu SQL: So với SQL, MongoDB cho phép phát triển linh hoạt hơn (không cần thiết kế schema tỉ mỉ, không cần join phức tạp), dễ dàng mở rộng quy mô về dữ liệu và người dùng. Đặc biệt, với mô hình document, MongoDB xử lý tốt dữ liệu bán cấu trúc và dữ liệu lớn phân tán; việc thêm trường mới hoặc thay đổi cấu trúc dữ liệu không làm gián đoạn hệ thống. Ngoài ra, MongoDB có nhiều công cụ và giao diện phong phú (Mongo Shell, MongoDB Compass GUI, driver cho hầu hết ngôn ngữ), giúp việc quản trị và phát triển thuận tiện. Tuy nhiên, MongoDB không phù hợp cho các nghiệp vụ cần quan hệ chặt (như ngân hàng) yêu cầu ràng buộc toàn vẹn dữ liệu cao nhất. Trong nhiều ứng dụng web, nhờ tính linh hoạt và hiệu năng cao, MongoDB hiện là giải pháp phổ biến cho cơ sở dữ liệu NoSQL.</w:t>
      </w:r>
    </w:p>
    <w:p w14:paraId="51ABD49D" w14:textId="77777777" w:rsidR="008B74E6" w:rsidRDefault="008B74E6" w:rsidP="002C1FA6">
      <w:pPr>
        <w:spacing w:line="360" w:lineRule="auto"/>
      </w:pPr>
    </w:p>
    <w:p w14:paraId="04F8D837" w14:textId="77777777" w:rsidR="008B74E6" w:rsidRPr="002C1FA6" w:rsidRDefault="008B74E6" w:rsidP="002C1FA6">
      <w:pPr>
        <w:spacing w:line="360" w:lineRule="auto"/>
      </w:pPr>
    </w:p>
    <w:p w14:paraId="6FAB0DB8" w14:textId="3D7D3821" w:rsidR="002C1FA6" w:rsidRPr="002C1FA6" w:rsidRDefault="002C1FA6" w:rsidP="002C1FA6">
      <w:pPr>
        <w:spacing w:line="360" w:lineRule="auto"/>
        <w:rPr>
          <w:b/>
          <w:bCs/>
        </w:rPr>
      </w:pPr>
      <w:r w:rsidRPr="002C1FA6">
        <w:rPr>
          <w:b/>
          <w:bCs/>
        </w:rPr>
        <w:t>MongoDB Atlas</w:t>
      </w:r>
    </w:p>
    <w:p w14:paraId="103A3053" w14:textId="64FB7BCA" w:rsidR="002C1FA6" w:rsidRPr="002C1FA6" w:rsidRDefault="002C1FA6" w:rsidP="00F95600">
      <w:pPr>
        <w:spacing w:line="360" w:lineRule="auto"/>
        <w:ind w:firstLine="426"/>
      </w:pPr>
      <w:r w:rsidRPr="002C1FA6">
        <w:t>MongoDB Atlas là dịch vụ cơ sở dữ liệu MongoDB được quản lý trên đám mây (Database-as-a-Service) do chính MongoDB phát triển</w:t>
      </w:r>
      <w:r w:rsidR="00BA7038">
        <w:fldChar w:fldCharType="begin"/>
      </w:r>
      <w:r w:rsidR="00BA7038">
        <w:instrText xml:space="preserve"> ADDIN ZOTERO_ITEM CSL_CITATION {"citationID":"EuXKnT1o","properties":{"formattedCitation":"[3]","plainCitation":"[3]","noteIndex":0},"citationItems":[{"id":129,"uris":["http://zotero.org/users/12919718/items/GFD5RDXH"],"itemData":{"id":129,"type":"webpage","abstract":"MongoDB Atlas is a multi-cloud database service that simplifies deploying and managing your databases.","language":"en","title":"What is MongoDB Atlas? - Atlas - MongoDB Docs","title-short":"What is MongoDB Atlas?","URL":"https://www.mongodb.com/docs/atlas/","accessed":{"date-parts":[["2025",5,12]]}}}],"schema":"https://github.com/citation-style-language/schema/raw/master/csl-citation.json"} </w:instrText>
      </w:r>
      <w:r w:rsidR="00BA7038">
        <w:fldChar w:fldCharType="separate"/>
      </w:r>
      <w:r w:rsidR="00BA7038" w:rsidRPr="00BA7038">
        <w:rPr>
          <w:rFonts w:cs="Times New Roman"/>
        </w:rPr>
        <w:t>[3]</w:t>
      </w:r>
      <w:r w:rsidR="00BA7038">
        <w:fldChar w:fldCharType="end"/>
      </w:r>
      <w:r w:rsidRPr="002C1FA6">
        <w:t>. Atlas giúp tự động hóa hầu hết công việc vận hành cơ sở dữ liệu (cấu hình, triển khai, bảo mật, sao lưu, giám sát, nâng cấp) mà vẫn giữ toàn bộ tính năng của MongoDB truyền thống. Với Atlas, người dùng chỉ cần vài cú nhấp chuột để tạo cluster (ví dụ cluster miễn phí cho học tập hoặc cluster tính phí sản xuất), chọn nhà cung cấp đám mây và khu vực (AWS, Azure, Google Cloud) – Atlas sẽ lo việc còn lại.</w:t>
      </w:r>
    </w:p>
    <w:p w14:paraId="235CA9F5" w14:textId="77777777" w:rsidR="002C1FA6" w:rsidRPr="002C1FA6" w:rsidRDefault="002C1FA6" w:rsidP="002C1FA6">
      <w:pPr>
        <w:spacing w:line="360" w:lineRule="auto"/>
      </w:pPr>
      <w:r w:rsidRPr="002C1FA6">
        <w:lastRenderedPageBreak/>
        <w:t>Các tính năng và lợi ích chính của MongoDB Atlas:</w:t>
      </w:r>
    </w:p>
    <w:p w14:paraId="34F0F29F" w14:textId="5DBF7BEA" w:rsidR="002C1FA6" w:rsidRPr="002C1FA6" w:rsidRDefault="002C1FA6" w:rsidP="002C1FA6">
      <w:pPr>
        <w:numPr>
          <w:ilvl w:val="0"/>
          <w:numId w:val="31"/>
        </w:numPr>
        <w:spacing w:line="360" w:lineRule="auto"/>
      </w:pPr>
      <w:r w:rsidRPr="002C1FA6">
        <w:t>Triển khai đa đám mây, quản lý dễ dàng: Atlas hoạt động trên cả ba nhà cung cấp đám mây lớn (AWS, Azure, GCP). Người dùng có thể linh hoạt lựa chọn nơi lưu trữ dữ liệu và thậm chí thiết lập cluster đa vùng (multi-region) hoặc đa đám mây (multi-cloud), giúp nâng cao hiệu suất và độ bền của ứng dụng. Giao diện Atlas trực quan cho phép tạo cluster chỉ trong vài bước, bao gồm cả tuỳ chọn cluster miễn phí (free tier) để học tập và thử nghiệm.</w:t>
      </w:r>
    </w:p>
    <w:p w14:paraId="1A9896B4" w14:textId="756D5082" w:rsidR="002C1FA6" w:rsidRPr="002C1FA6" w:rsidRDefault="002C1FA6" w:rsidP="002C1FA6">
      <w:pPr>
        <w:numPr>
          <w:ilvl w:val="0"/>
          <w:numId w:val="31"/>
        </w:numPr>
        <w:spacing w:line="360" w:lineRule="auto"/>
      </w:pPr>
      <w:r w:rsidRPr="002C1FA6">
        <w:t>Tự động hóa cao (managed service): MongoDB Atlas tự động hóa nhiều tác vụ quản trị: cấu hình ban đầu, vá lỗi/patch, nâng cấp phiên bản chỉ bằng một click không gián đoạn; sao lưu và phục hồi điểm thời gian thực; và giám sát hiệu suất, cảnh báo qua dashboard tích hợp. Nhờ vậy, đội ngũ phát triển có thể tập trung vào xây dựng ứng dụng mà không phải lo lắng về hạ tầng cơ sở dữ liệu. Ví dụ, Atlas hỗ trợ tự động tăng dung lượng lưu trữ hoặc mở rộng hạ tầng khi cần (auto-scaling) mà không phải dừng dịch vụ.</w:t>
      </w:r>
    </w:p>
    <w:p w14:paraId="6ADA422B" w14:textId="75E3BB97" w:rsidR="002C1FA6" w:rsidRPr="002C1FA6" w:rsidRDefault="002C1FA6" w:rsidP="002C1FA6">
      <w:pPr>
        <w:numPr>
          <w:ilvl w:val="0"/>
          <w:numId w:val="31"/>
        </w:numPr>
        <w:spacing w:line="360" w:lineRule="auto"/>
      </w:pPr>
      <w:r w:rsidRPr="002C1FA6">
        <w:t>Khả năng mở rộng và phân phối toàn cầu: Atlas hỗ trợ scale-out qua sharding tự động, cho phép phân tán dữ liệu trên nhiều nút (cluster) giúp nâng cao khả năng xử lý truy vấn và lưu trữ tới quy mô lớn. Người quản trị có thể tạo Global Cluster – một cluster phân phối theo vùng địa lý – để tối ưu hóa độ trễ khi người dùng ở nhiều quốc gia khác nhau. Ngoài ra, cơ chế Replica Set với tối thiểu 3 bản sao triển khai qua nhiều Availability Zone đảm bảo tính sẵn sàng cao và khả năng chịu lỗi.</w:t>
      </w:r>
    </w:p>
    <w:p w14:paraId="52295019" w14:textId="57CFD36B" w:rsidR="002C1FA6" w:rsidRPr="002C1FA6" w:rsidRDefault="002C1FA6" w:rsidP="002C1FA6">
      <w:pPr>
        <w:numPr>
          <w:ilvl w:val="0"/>
          <w:numId w:val="31"/>
        </w:numPr>
        <w:spacing w:line="360" w:lineRule="auto"/>
      </w:pPr>
      <w:r w:rsidRPr="002C1FA6">
        <w:t>Bảo mật và đáng tin cậy: Atlas được “hardened” bảo mật theo mặc định. Mỗi cluster được tạo trong một mạng riêng ảo (VPC), cách ly với người dùng khác. Hệ thống hỗ trợ xác thực (authentication) và phân quyền (authorization) chi tiết, bảo vệ bằng TLS/SSL khi dữ liệu truyền tải, mã hoá dữ liệu tại chỗ và danh sách truy cập IP (IP whitelist). Ngoài ra, Atlas tích hợp chứng nhận SOC2, PCI-DSS… giúp tuân thủ các tiêu chuẩn bảo mật. Hệ thống sao lưu liên tục (continuous backup) với khả năng phục hồi theo thời gian cho phép khôi phục dữ liệu đến bất kỳ mốc thời gian nào.</w:t>
      </w:r>
    </w:p>
    <w:p w14:paraId="15F2BF41" w14:textId="3302889C" w:rsidR="002C1FA6" w:rsidRDefault="002C1FA6" w:rsidP="002C1FA6">
      <w:pPr>
        <w:numPr>
          <w:ilvl w:val="0"/>
          <w:numId w:val="31"/>
        </w:numPr>
        <w:spacing w:line="360" w:lineRule="auto"/>
      </w:pPr>
      <w:r w:rsidRPr="002C1FA6">
        <w:lastRenderedPageBreak/>
        <w:t>Mô hình kinh tế linh hoạt: Atlas cho phép bắt đầu miễn phí để học tập và phát triển (dung lượng giới hạn). Đối với môi trường sản xuất, phí sử dụng được tính theo giờ dựa trên cấu hình cluster (loại máy chủ, dung lượng lưu trữ, vùng triển khai) và dung lượng sao lưu. Người dùng chỉ cần trả tiền cho những tài nguyên họ dùng (pay-as-you-go) mà không phải đầu tư cố định máy chủ.</w:t>
      </w:r>
    </w:p>
    <w:p w14:paraId="306E9723" w14:textId="6488ED33" w:rsidR="00095C58" w:rsidRDefault="00095C58" w:rsidP="00095C58">
      <w:pPr>
        <w:jc w:val="center"/>
      </w:pPr>
      <w:r>
        <w:rPr>
          <w:noProof/>
        </w:rPr>
        <w:drawing>
          <wp:inline distT="0" distB="0" distL="0" distR="0" wp14:anchorId="2131573F" wp14:editId="3E80C6C7">
            <wp:extent cx="3116580" cy="1851671"/>
            <wp:effectExtent l="0" t="0" r="7620" b="0"/>
            <wp:docPr id="990925466" name="Picture 8" descr="MongoDB 教程_w3csch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ongoDB 教程_w3cschoo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41113" cy="1866247"/>
                    </a:xfrm>
                    <a:prstGeom prst="rect">
                      <a:avLst/>
                    </a:prstGeom>
                    <a:noFill/>
                    <a:ln>
                      <a:noFill/>
                    </a:ln>
                  </pic:spPr>
                </pic:pic>
              </a:graphicData>
            </a:graphic>
          </wp:inline>
        </w:drawing>
      </w:r>
    </w:p>
    <w:p w14:paraId="234AC727" w14:textId="0BA68C86" w:rsidR="00095C58" w:rsidRPr="002C1FA6" w:rsidRDefault="00095C58" w:rsidP="00095C58">
      <w:pPr>
        <w:pStyle w:val="Hinh"/>
      </w:pPr>
      <w:r>
        <w:t>Hình 2: logo mongoDB</w:t>
      </w:r>
    </w:p>
    <w:p w14:paraId="5D9BEE05" w14:textId="345C5EF9" w:rsidR="00481DF1" w:rsidRDefault="00481DF1" w:rsidP="00590A9E">
      <w:pPr>
        <w:pStyle w:val="H2"/>
      </w:pPr>
      <w:bookmarkStart w:id="8" w:name="_Toc197957804"/>
      <w:r>
        <w:t xml:space="preserve">2.3 </w:t>
      </w:r>
      <w:r w:rsidR="00F33450">
        <w:t>HTML – CSS</w:t>
      </w:r>
      <w:bookmarkEnd w:id="8"/>
    </w:p>
    <w:p w14:paraId="3F858DD9" w14:textId="77777777" w:rsidR="00F33450" w:rsidRPr="004C6CCC" w:rsidRDefault="00F33450" w:rsidP="00F33450">
      <w:pPr>
        <w:spacing w:after="0" w:line="360" w:lineRule="auto"/>
        <w:ind w:firstLine="426"/>
        <w:rPr>
          <w:szCs w:val="26"/>
        </w:rPr>
      </w:pPr>
      <w:r w:rsidRPr="00267096">
        <w:rPr>
          <w:szCs w:val="26"/>
        </w:rPr>
        <w:t>HTML</w:t>
      </w:r>
      <w:r w:rsidRPr="004C6CCC">
        <w:rPr>
          <w:szCs w:val="26"/>
        </w:rPr>
        <w:t xml:space="preserve"> là xây dựng cấu trúc siêu văn bản trên một website, hoặc khai báo các tập tin kỹ thuật số (media) như hình ảnh, video, nhạc. HTML thường được dùng để phân chia các đoạn văn, heading, links, blockquotes,…</w:t>
      </w:r>
    </w:p>
    <w:p w14:paraId="019F9979" w14:textId="77777777" w:rsidR="00F33450" w:rsidRPr="00267096" w:rsidRDefault="00F33450" w:rsidP="00F33450">
      <w:pPr>
        <w:spacing w:after="0" w:line="360" w:lineRule="auto"/>
        <w:ind w:firstLine="426"/>
        <w:rPr>
          <w:szCs w:val="26"/>
        </w:rPr>
      </w:pPr>
      <w:r w:rsidRPr="004C6CCC">
        <w:rPr>
          <w:szCs w:val="26"/>
        </w:rPr>
        <w:t>Mỗi trang HTML chứa một bộ các tag (cũng được gọi là elements). Mỗi thẻ sẽ có những tác dụng nhất định, giúp xây dựng nên một cấu trúc hoàn chỉnh cho Website. Bạn có thể xem như là việc xây dựng từng khối của một trang web. Nó tạo thành cấu trúc cây thư mục bao gồm section, paragraph, heading, và những khối nội dung khác.</w:t>
      </w:r>
    </w:p>
    <w:p w14:paraId="62CF700D" w14:textId="77777777" w:rsidR="00F33450" w:rsidRPr="00267096" w:rsidRDefault="00F33450" w:rsidP="00F33450">
      <w:pPr>
        <w:spacing w:after="0" w:line="360" w:lineRule="auto"/>
        <w:ind w:firstLine="426"/>
        <w:rPr>
          <w:szCs w:val="26"/>
        </w:rPr>
      </w:pPr>
      <w:r w:rsidRPr="00267096">
        <w:rPr>
          <w:szCs w:val="26"/>
        </w:rPr>
        <w:t>CSS</w:t>
      </w:r>
      <w:r w:rsidRPr="004C6CCC">
        <w:rPr>
          <w:szCs w:val="26"/>
        </w:rPr>
        <w:t xml:space="preserve"> là chữ viết tắt của Cascading Style Sheets, nó là một ngôn ngữ được sử dụng để tìm và định dạng lại các phần tử được tạo ra bởi các ngôn ngữ đánh dấu (HTML). Nói ngắn gọn hơn là ngôn ngữ tạo phong cách cho trang web. Bạn có thể hiểu đơn giản rằng, nếu HTML đóng vai trò định dạng các phần tử trên website như việc tạo ra các đoạn văn bản, các tiêu đề, bảng,…thì CSS sẽ giúp thêm style vào các phần tử HTML đó như đổi bố cục, màu sắc trang, đổi màu chữ, font chữ, thay đổi cấu trúc…</w:t>
      </w:r>
    </w:p>
    <w:p w14:paraId="4B0A8C4C" w14:textId="77777777" w:rsidR="00F33450" w:rsidRPr="004C6CCC" w:rsidRDefault="00F33450" w:rsidP="00F33450">
      <w:pPr>
        <w:spacing w:after="0" w:line="360" w:lineRule="auto"/>
        <w:ind w:firstLine="426"/>
        <w:rPr>
          <w:szCs w:val="26"/>
        </w:rPr>
      </w:pPr>
      <w:r w:rsidRPr="004C6CCC">
        <w:rPr>
          <w:szCs w:val="26"/>
        </w:rPr>
        <w:lastRenderedPageBreak/>
        <w:t>CSS được phát triển bởi W3C (World Wide Web Consortium) vào năm 1996, vì HTML không được thiết kế để gắn tag để giúp định dạng trang web.</w:t>
      </w:r>
    </w:p>
    <w:p w14:paraId="6EB5224A" w14:textId="77777777" w:rsidR="00F33450" w:rsidRPr="004C6CCC" w:rsidRDefault="00F33450" w:rsidP="00F33450">
      <w:pPr>
        <w:spacing w:after="0" w:line="360" w:lineRule="auto"/>
        <w:ind w:firstLine="426"/>
        <w:rPr>
          <w:szCs w:val="26"/>
        </w:rPr>
      </w:pPr>
      <w:r w:rsidRPr="004C6CCC">
        <w:rPr>
          <w:szCs w:val="26"/>
        </w:rPr>
        <w:t>Phương thức hoạt động của CSS là nó sẽ tìm dựa vào các vùng chọn, vùng chọn có thể là tên một thẻ HTML, tên một ID, class hay nhiều kiểu khác. Sau đó là nó sẽ áp dụng các thuộc tính cần thay đổi lên vùng chọn đó.</w:t>
      </w:r>
    </w:p>
    <w:p w14:paraId="35F15331" w14:textId="77777777" w:rsidR="00F33450" w:rsidRPr="004C6CCC" w:rsidRDefault="00F33450" w:rsidP="00F33450">
      <w:pPr>
        <w:spacing w:after="0" w:line="360" w:lineRule="auto"/>
        <w:ind w:firstLine="851"/>
        <w:rPr>
          <w:szCs w:val="26"/>
        </w:rPr>
      </w:pPr>
      <w:r w:rsidRPr="004C6CCC">
        <w:rPr>
          <w:szCs w:val="26"/>
        </w:rPr>
        <w:t>Mối tương quan giữa HTML và CSS rất mật thiết. HTML là ngôn ngữ markup (nền tảng của site) và CSS định hình phong cách (tất cả những gì tạo nên giao diện website), chúng là không thể tách rời.</w:t>
      </w:r>
    </w:p>
    <w:p w14:paraId="06113E45" w14:textId="77777777" w:rsidR="00F33450" w:rsidRPr="004C6CCC" w:rsidRDefault="00F33450" w:rsidP="00F33450">
      <w:pPr>
        <w:spacing w:after="0" w:line="360" w:lineRule="auto"/>
        <w:ind w:firstLine="851"/>
        <w:rPr>
          <w:szCs w:val="26"/>
        </w:rPr>
      </w:pPr>
      <w:r w:rsidRPr="004C6CCC">
        <w:rPr>
          <w:szCs w:val="26"/>
        </w:rPr>
        <w:t>Bố cục CSS thường chủ yếu dựa vào hình hộp và mỗi hộp đều chiếm những khoảng trống trên trang của bạn với các thuộc tính như:</w:t>
      </w:r>
    </w:p>
    <w:p w14:paraId="5E8E8AC5" w14:textId="77777777" w:rsidR="00F33450" w:rsidRPr="004C6CCC" w:rsidRDefault="00F33450" w:rsidP="00F33450">
      <w:pPr>
        <w:pStyle w:val="ListParagraph"/>
        <w:numPr>
          <w:ilvl w:val="0"/>
          <w:numId w:val="33"/>
        </w:numPr>
        <w:spacing w:after="0" w:line="360" w:lineRule="auto"/>
        <w:ind w:left="1134" w:hanging="283"/>
        <w:rPr>
          <w:szCs w:val="26"/>
        </w:rPr>
      </w:pPr>
      <w:r w:rsidRPr="004C6CCC">
        <w:rPr>
          <w:szCs w:val="26"/>
        </w:rPr>
        <w:t>Padding: Gồm không gian xung quanh nội dung (ví dụ: xung quanh đoạn văn bản).</w:t>
      </w:r>
    </w:p>
    <w:p w14:paraId="1D6EA021" w14:textId="77777777" w:rsidR="00F33450" w:rsidRPr="004C6CCC" w:rsidRDefault="00F33450" w:rsidP="00F33450">
      <w:pPr>
        <w:pStyle w:val="ListParagraph"/>
        <w:numPr>
          <w:ilvl w:val="0"/>
          <w:numId w:val="33"/>
        </w:numPr>
        <w:spacing w:after="0" w:line="360" w:lineRule="auto"/>
        <w:ind w:left="1134" w:hanging="283"/>
        <w:rPr>
          <w:szCs w:val="26"/>
        </w:rPr>
      </w:pPr>
      <w:r w:rsidRPr="004C6CCC">
        <w:rPr>
          <w:szCs w:val="26"/>
        </w:rPr>
        <w:t>Border: Là đường liền nằm ngay bên ngoài phần đệm.</w:t>
      </w:r>
    </w:p>
    <w:p w14:paraId="3801CF6E" w14:textId="77777777" w:rsidR="00F33450" w:rsidRPr="004C6CCC" w:rsidRDefault="00F33450" w:rsidP="00F33450">
      <w:pPr>
        <w:pStyle w:val="ListParagraph"/>
        <w:numPr>
          <w:ilvl w:val="0"/>
          <w:numId w:val="33"/>
        </w:numPr>
        <w:spacing w:after="0" w:line="360" w:lineRule="auto"/>
        <w:ind w:left="1134" w:hanging="283"/>
        <w:rPr>
          <w:szCs w:val="26"/>
        </w:rPr>
      </w:pPr>
      <w:r w:rsidRPr="004C6CCC">
        <w:rPr>
          <w:szCs w:val="26"/>
        </w:rPr>
        <w:t>Margin: Là khoảng cách xung quanh bên ngoài của phần tử.</w:t>
      </w:r>
    </w:p>
    <w:p w14:paraId="0A1DE4F9" w14:textId="4C576C9C" w:rsidR="00F33450" w:rsidRDefault="00F33450" w:rsidP="00F33450">
      <w:pPr>
        <w:jc w:val="center"/>
      </w:pPr>
      <w:r w:rsidRPr="004C6CCC">
        <w:rPr>
          <w:noProof/>
          <w:szCs w:val="26"/>
        </w:rPr>
        <w:drawing>
          <wp:inline distT="0" distB="0" distL="0" distR="0" wp14:anchorId="50EE880B" wp14:editId="69E5F2FF">
            <wp:extent cx="3322320" cy="1877060"/>
            <wp:effectExtent l="19050" t="19050" r="11430" b="27940"/>
            <wp:docPr id="14" name="Picture 14" descr="A blue and orang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blue and orange logo&#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26946" cy="1879674"/>
                    </a:xfrm>
                    <a:prstGeom prst="rect">
                      <a:avLst/>
                    </a:prstGeom>
                    <a:noFill/>
                    <a:ln>
                      <a:solidFill>
                        <a:schemeClr val="tx1"/>
                      </a:solidFill>
                    </a:ln>
                  </pic:spPr>
                </pic:pic>
              </a:graphicData>
            </a:graphic>
          </wp:inline>
        </w:drawing>
      </w:r>
    </w:p>
    <w:p w14:paraId="2BBAF3E2" w14:textId="4FDF54D6" w:rsidR="00F33450" w:rsidRDefault="00F33450" w:rsidP="00F33450">
      <w:pPr>
        <w:pStyle w:val="Hinh"/>
      </w:pPr>
      <w:r>
        <w:t>Hình 3: logo html - css</w:t>
      </w:r>
    </w:p>
    <w:p w14:paraId="64A4E321" w14:textId="15E75754" w:rsidR="00F33450" w:rsidRDefault="00F33450" w:rsidP="00590A9E">
      <w:pPr>
        <w:pStyle w:val="H2"/>
      </w:pPr>
      <w:bookmarkStart w:id="9" w:name="_Toc197957805"/>
      <w:r>
        <w:t>2.4 Java</w:t>
      </w:r>
      <w:r w:rsidR="00211B5B">
        <w:t>S</w:t>
      </w:r>
      <w:r>
        <w:t>cript</w:t>
      </w:r>
      <w:bookmarkEnd w:id="9"/>
    </w:p>
    <w:p w14:paraId="08C23729" w14:textId="77777777" w:rsidR="00F33450" w:rsidRPr="004C6CCC" w:rsidRDefault="00F33450" w:rsidP="00F33450">
      <w:pPr>
        <w:spacing w:after="0" w:line="360" w:lineRule="auto"/>
        <w:ind w:firstLine="426"/>
        <w:rPr>
          <w:szCs w:val="26"/>
          <w:lang w:val="vi-VN"/>
        </w:rPr>
      </w:pPr>
      <w:r w:rsidRPr="004C6CCC">
        <w:rPr>
          <w:szCs w:val="26"/>
        </w:rPr>
        <w:t xml:space="preserve">JavaScript là ngôn ngữ lập trình được nhà phát triển sử dụng để tạo trang web tương tác. Từ làm mới bảng tin trên trang mạng xã hội đến hiển thị hình ảnh động và bản đồ tương tác, các chức năng của JavaScript có thể cải thiện trải nghiệm người dùng của trang web. Là ngôn ngữ kịch bản phía máy khách, JavaScript là một trong những công nghệ cốt lõi của World Wide Web. Ví dụ: khi duyệt internet, bất cứ khi nào bạn thấy quảng cáo quay </w:t>
      </w:r>
      <w:r w:rsidRPr="004C6CCC">
        <w:rPr>
          <w:szCs w:val="26"/>
        </w:rPr>
        <w:lastRenderedPageBreak/>
        <w:t>vòng dạng hình ảnh, menu thả xuống nhấp để hiển thị hoặc màu sắc phần tử thay đổi động trên trang web cũng chính là lúc bạn thấy các hiệu ứng của JavaScript.</w:t>
      </w:r>
    </w:p>
    <w:p w14:paraId="1DCADF49" w14:textId="77777777" w:rsidR="00F33450" w:rsidRPr="004C6CCC" w:rsidRDefault="00F33450" w:rsidP="00F33450">
      <w:pPr>
        <w:spacing w:after="0" w:line="360" w:lineRule="auto"/>
        <w:ind w:firstLine="426"/>
        <w:rPr>
          <w:szCs w:val="26"/>
        </w:rPr>
      </w:pPr>
      <w:r w:rsidRPr="004C6CCC">
        <w:rPr>
          <w:szCs w:val="26"/>
        </w:rPr>
        <w:t>jQuery không phải là một ngôn ngữ lập trình riêng biệt mà hoạt động liên kết với JavaScript. Với jQuery, bạn có thể làm được nhiều việc hơn mà lại tốn ít công sức hơn. jQuery cung cấp các API giúp việc duyệt tài liệu HTML, hoạt ảnh, xử lý sự kiện và thao tác AJAX đơn giản hơn. jQuery hoạt động tốt trên nhiều loại trình duyệt khác nhau. Một trong những đối thủ nặng ký của jQuery đó là JS Framework. Các module phổ biến của jQuery bao gồm:</w:t>
      </w:r>
    </w:p>
    <w:p w14:paraId="0AE4C0A0" w14:textId="77777777" w:rsidR="00F33450" w:rsidRPr="004C6CCC" w:rsidRDefault="00F33450" w:rsidP="00F33450">
      <w:pPr>
        <w:pStyle w:val="ListParagraph"/>
        <w:numPr>
          <w:ilvl w:val="0"/>
          <w:numId w:val="34"/>
        </w:numPr>
        <w:spacing w:after="0" w:line="360" w:lineRule="auto"/>
        <w:ind w:left="1134" w:hanging="283"/>
        <w:rPr>
          <w:szCs w:val="26"/>
        </w:rPr>
      </w:pPr>
      <w:r w:rsidRPr="004C6CCC">
        <w:rPr>
          <w:szCs w:val="26"/>
        </w:rPr>
        <w:t>Ajax – xử lý Ajax</w:t>
      </w:r>
      <w:r w:rsidRPr="004C6CCC">
        <w:rPr>
          <w:szCs w:val="26"/>
          <w:lang w:val="vi-VN"/>
        </w:rPr>
        <w:t>.</w:t>
      </w:r>
    </w:p>
    <w:p w14:paraId="04BE6A15" w14:textId="77777777" w:rsidR="00F33450" w:rsidRPr="004C6CCC" w:rsidRDefault="00F33450" w:rsidP="00F33450">
      <w:pPr>
        <w:pStyle w:val="ListParagraph"/>
        <w:numPr>
          <w:ilvl w:val="0"/>
          <w:numId w:val="34"/>
        </w:numPr>
        <w:spacing w:after="0" w:line="360" w:lineRule="auto"/>
        <w:ind w:left="1134" w:hanging="283"/>
        <w:rPr>
          <w:szCs w:val="26"/>
        </w:rPr>
      </w:pPr>
      <w:r w:rsidRPr="004C6CCC">
        <w:rPr>
          <w:szCs w:val="26"/>
        </w:rPr>
        <w:t>Atributes – Xử lý các thuộc tính của đối tượng HTML</w:t>
      </w:r>
      <w:r w:rsidRPr="004C6CCC">
        <w:rPr>
          <w:szCs w:val="26"/>
          <w:lang w:val="vi-VN"/>
        </w:rPr>
        <w:t>.</w:t>
      </w:r>
    </w:p>
    <w:p w14:paraId="17F864B3" w14:textId="77777777" w:rsidR="00F33450" w:rsidRPr="004C6CCC" w:rsidRDefault="00F33450" w:rsidP="00F33450">
      <w:pPr>
        <w:pStyle w:val="ListParagraph"/>
        <w:numPr>
          <w:ilvl w:val="0"/>
          <w:numId w:val="34"/>
        </w:numPr>
        <w:spacing w:after="0" w:line="360" w:lineRule="auto"/>
        <w:ind w:left="1134" w:hanging="283"/>
        <w:rPr>
          <w:szCs w:val="26"/>
        </w:rPr>
      </w:pPr>
      <w:r w:rsidRPr="004C6CCC">
        <w:rPr>
          <w:szCs w:val="26"/>
        </w:rPr>
        <w:t>Effect – xử lý hiệu ứng</w:t>
      </w:r>
      <w:r w:rsidRPr="004C6CCC">
        <w:rPr>
          <w:szCs w:val="26"/>
          <w:lang w:val="vi-VN"/>
        </w:rPr>
        <w:t>.</w:t>
      </w:r>
    </w:p>
    <w:p w14:paraId="2F3BDBEE" w14:textId="77777777" w:rsidR="00F33450" w:rsidRPr="004C6CCC" w:rsidRDefault="00F33450" w:rsidP="00F33450">
      <w:pPr>
        <w:pStyle w:val="ListParagraph"/>
        <w:numPr>
          <w:ilvl w:val="0"/>
          <w:numId w:val="34"/>
        </w:numPr>
        <w:spacing w:after="0" w:line="360" w:lineRule="auto"/>
        <w:ind w:left="1134" w:hanging="283"/>
        <w:rPr>
          <w:szCs w:val="26"/>
        </w:rPr>
      </w:pPr>
      <w:r w:rsidRPr="004C6CCC">
        <w:rPr>
          <w:szCs w:val="26"/>
        </w:rPr>
        <w:t>Event – xử lý sự kiện</w:t>
      </w:r>
      <w:r w:rsidRPr="004C6CCC">
        <w:rPr>
          <w:szCs w:val="26"/>
          <w:lang w:val="vi-VN"/>
        </w:rPr>
        <w:t>.</w:t>
      </w:r>
    </w:p>
    <w:p w14:paraId="2670F614" w14:textId="77777777" w:rsidR="00F33450" w:rsidRPr="004C6CCC" w:rsidRDefault="00F33450" w:rsidP="00F33450">
      <w:pPr>
        <w:pStyle w:val="ListParagraph"/>
        <w:numPr>
          <w:ilvl w:val="0"/>
          <w:numId w:val="34"/>
        </w:numPr>
        <w:spacing w:after="0" w:line="360" w:lineRule="auto"/>
        <w:ind w:left="1134" w:hanging="283"/>
        <w:rPr>
          <w:szCs w:val="26"/>
        </w:rPr>
      </w:pPr>
      <w:r w:rsidRPr="004C6CCC">
        <w:rPr>
          <w:szCs w:val="26"/>
        </w:rPr>
        <w:t>Form – xử lý sự kiện liên quan tới form</w:t>
      </w:r>
      <w:r w:rsidRPr="004C6CCC">
        <w:rPr>
          <w:szCs w:val="26"/>
          <w:lang w:val="vi-VN"/>
        </w:rPr>
        <w:t>.</w:t>
      </w:r>
    </w:p>
    <w:p w14:paraId="569D3515" w14:textId="77777777" w:rsidR="00F33450" w:rsidRPr="004C6CCC" w:rsidRDefault="00F33450" w:rsidP="00F33450">
      <w:pPr>
        <w:pStyle w:val="ListParagraph"/>
        <w:numPr>
          <w:ilvl w:val="0"/>
          <w:numId w:val="34"/>
        </w:numPr>
        <w:spacing w:after="0" w:line="360" w:lineRule="auto"/>
        <w:ind w:left="1134" w:hanging="283"/>
        <w:rPr>
          <w:szCs w:val="26"/>
        </w:rPr>
      </w:pPr>
      <w:r w:rsidRPr="004C6CCC">
        <w:rPr>
          <w:szCs w:val="26"/>
        </w:rPr>
        <w:t>DOM – xử lý Data Object Model</w:t>
      </w:r>
      <w:r w:rsidRPr="004C6CCC">
        <w:rPr>
          <w:szCs w:val="26"/>
          <w:lang w:val="vi-VN"/>
        </w:rPr>
        <w:t>.</w:t>
      </w:r>
    </w:p>
    <w:p w14:paraId="680A3BF8" w14:textId="77777777" w:rsidR="00F33450" w:rsidRPr="004C6CCC" w:rsidRDefault="00F33450" w:rsidP="00F33450">
      <w:pPr>
        <w:pStyle w:val="ListParagraph"/>
        <w:numPr>
          <w:ilvl w:val="0"/>
          <w:numId w:val="34"/>
        </w:numPr>
        <w:spacing w:after="0" w:line="360" w:lineRule="auto"/>
        <w:ind w:left="1134" w:hanging="283"/>
        <w:rPr>
          <w:szCs w:val="26"/>
        </w:rPr>
      </w:pPr>
      <w:r w:rsidRPr="004C6CCC">
        <w:rPr>
          <w:szCs w:val="26"/>
        </w:rPr>
        <w:t>Selector – xử lý luồng lách giữa các đối tượng HTML</w:t>
      </w:r>
      <w:r w:rsidRPr="004C6CCC">
        <w:rPr>
          <w:szCs w:val="26"/>
          <w:lang w:val="vi-VN"/>
        </w:rPr>
        <w:t>.</w:t>
      </w:r>
    </w:p>
    <w:p w14:paraId="1DC90321" w14:textId="13E04A5A" w:rsidR="00F33450" w:rsidRDefault="00FF1026" w:rsidP="00FF1026">
      <w:pPr>
        <w:jc w:val="center"/>
      </w:pPr>
      <w:r w:rsidRPr="004C6CCC">
        <w:rPr>
          <w:noProof/>
          <w:szCs w:val="26"/>
        </w:rPr>
        <w:drawing>
          <wp:inline distT="0" distB="0" distL="0" distR="0" wp14:anchorId="1E912402" wp14:editId="411F14E0">
            <wp:extent cx="3293081" cy="2080260"/>
            <wp:effectExtent l="19050" t="19050" r="22225" b="15240"/>
            <wp:docPr id="15" name="Picture 15" descr="A yellow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yellow and black logo&#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06028" cy="2088439"/>
                    </a:xfrm>
                    <a:prstGeom prst="rect">
                      <a:avLst/>
                    </a:prstGeom>
                    <a:noFill/>
                    <a:ln>
                      <a:solidFill>
                        <a:schemeClr val="tx1"/>
                      </a:solidFill>
                    </a:ln>
                  </pic:spPr>
                </pic:pic>
              </a:graphicData>
            </a:graphic>
          </wp:inline>
        </w:drawing>
      </w:r>
    </w:p>
    <w:p w14:paraId="189805A6" w14:textId="418CF10D" w:rsidR="00FF1026" w:rsidRDefault="00FF1026" w:rsidP="00FF1026">
      <w:pPr>
        <w:pStyle w:val="Hinh"/>
      </w:pPr>
      <w:r>
        <w:t xml:space="preserve">Hình 4: logo </w:t>
      </w:r>
      <w:r w:rsidR="00FF5CE1" w:rsidRPr="004C6CCC">
        <w:rPr>
          <w:szCs w:val="26"/>
        </w:rPr>
        <w:t>JavaScript</w:t>
      </w:r>
    </w:p>
    <w:p w14:paraId="3A348989" w14:textId="698898BF" w:rsidR="00590A9E" w:rsidRDefault="003E6BB2" w:rsidP="00590A9E">
      <w:pPr>
        <w:pStyle w:val="H2"/>
      </w:pPr>
      <w:bookmarkStart w:id="10" w:name="_Toc197957806"/>
      <w:r>
        <w:t xml:space="preserve">2.5 </w:t>
      </w:r>
      <w:r w:rsidR="00590A9E" w:rsidRPr="00590A9E">
        <w:t>Tổng quan về ra quyết định đa tiêu chí (MCDM)</w:t>
      </w:r>
      <w:bookmarkEnd w:id="10"/>
    </w:p>
    <w:p w14:paraId="4E615869" w14:textId="422E5AB8" w:rsidR="00824D15" w:rsidRPr="00824D15" w:rsidRDefault="001966E4" w:rsidP="00176E17">
      <w:pPr>
        <w:pStyle w:val="H3"/>
        <w:spacing w:line="360" w:lineRule="auto"/>
        <w:ind w:firstLine="720"/>
      </w:pPr>
      <w:bookmarkStart w:id="11" w:name="_Toc197957807"/>
      <w:r>
        <w:t>2.</w:t>
      </w:r>
      <w:r w:rsidR="003E6BB2">
        <w:t>5</w:t>
      </w:r>
      <w:r>
        <w:t>.1</w:t>
      </w:r>
      <w:r w:rsidR="00824D15">
        <w:t xml:space="preserve">. </w:t>
      </w:r>
      <w:r w:rsidR="00824D15" w:rsidRPr="00824D15">
        <w:t>Định nghĩa và đặc điểm</w:t>
      </w:r>
      <w:bookmarkEnd w:id="11"/>
    </w:p>
    <w:p w14:paraId="0789A4FE" w14:textId="77777777" w:rsidR="00824D15" w:rsidRPr="00824D15" w:rsidRDefault="00824D15" w:rsidP="00176E17">
      <w:pPr>
        <w:spacing w:line="360" w:lineRule="auto"/>
        <w:ind w:firstLine="567"/>
      </w:pPr>
      <w:r w:rsidRPr="00824D15">
        <w:t xml:space="preserve">Ra quyết định đa tiêu chí (Multi-Criteria Decision Making – MCDM) là một lĩnh vực trong nghiên cứu vận hành (Operations Research) và khoa học quản lý, tập trung vào việc </w:t>
      </w:r>
      <w:r w:rsidRPr="00824D15">
        <w:lastRenderedPageBreak/>
        <w:t>hỗ trợ các nhà ra quyết định lựa chọn phương án tối ưu trong bối cảnh có nhiều tiêu chí khác nhau – thường mang tính xung đột hoặc mâu thuẫn lẫn nhau. MCDM không chỉ nhằm tìm ra phương án "tốt nhất", mà còn giúp hiểu rõ hơn về sự đánh đổi giữa các tiêu chí, từ đó lựa chọn phương án phù hợp nhất với mục tiêu và bối cảnh cụ thể.</w:t>
      </w:r>
    </w:p>
    <w:p w14:paraId="468B4684" w14:textId="77777777" w:rsidR="00824D15" w:rsidRPr="00824D15" w:rsidRDefault="00824D15" w:rsidP="00176E17">
      <w:pPr>
        <w:spacing w:line="360" w:lineRule="auto"/>
        <w:ind w:firstLine="567"/>
      </w:pPr>
      <w:r w:rsidRPr="00824D15">
        <w:t>Một số đặc điểm nổi bật của MCDM bao gồm:</w:t>
      </w:r>
    </w:p>
    <w:p w14:paraId="681D102A" w14:textId="54139E99" w:rsidR="00824D15" w:rsidRPr="00824D15" w:rsidRDefault="00824D15" w:rsidP="00176E17">
      <w:pPr>
        <w:pStyle w:val="ListParagraph"/>
        <w:numPr>
          <w:ilvl w:val="0"/>
          <w:numId w:val="5"/>
        </w:numPr>
        <w:spacing w:line="360" w:lineRule="auto"/>
      </w:pPr>
      <w:r w:rsidRPr="00824D15">
        <w:t xml:space="preserve">Đa tiêu chí: Thay vì chỉ dựa trên một yếu tố (ví dụ: </w:t>
      </w:r>
      <w:r w:rsidR="00DD239F">
        <w:t>số lượng quán cafe</w:t>
      </w:r>
      <w:r w:rsidRPr="00824D15">
        <w:t xml:space="preserve">), MCDM cho phép đánh giá tổng thể nhiều yếu tố cùng lúc (ví dụ: </w:t>
      </w:r>
      <w:r w:rsidR="00DD239F">
        <w:t xml:space="preserve">số lượng quán cafe, mật độ dân cư, </w:t>
      </w:r>
      <w:r w:rsidR="00BC759F">
        <w:t>thu nhập trung bình, diện tích trung bình, lượng khách trung bình/ngày, quy hoạch, chi phí thuê mặt bằng</w:t>
      </w:r>
      <w:r w:rsidRPr="00824D15">
        <w:t>).</w:t>
      </w:r>
    </w:p>
    <w:p w14:paraId="3E020FC6" w14:textId="77777777" w:rsidR="00824D15" w:rsidRPr="00824D15" w:rsidRDefault="00824D15" w:rsidP="00176E17">
      <w:pPr>
        <w:pStyle w:val="ListParagraph"/>
        <w:numPr>
          <w:ilvl w:val="0"/>
          <w:numId w:val="5"/>
        </w:numPr>
        <w:spacing w:line="360" w:lineRule="auto"/>
      </w:pPr>
      <w:r w:rsidRPr="00824D15">
        <w:t>Tính chủ quan: Một phần lớn trong quá trình ra quyết định dựa trên quan điểm, kinh nghiệm và ưu tiên của người ra quyết định.</w:t>
      </w:r>
    </w:p>
    <w:p w14:paraId="7023E3B6" w14:textId="77777777" w:rsidR="00824D15" w:rsidRPr="00824D15" w:rsidRDefault="00824D15" w:rsidP="00176E17">
      <w:pPr>
        <w:pStyle w:val="ListParagraph"/>
        <w:numPr>
          <w:ilvl w:val="0"/>
          <w:numId w:val="5"/>
        </w:numPr>
        <w:spacing w:line="360" w:lineRule="auto"/>
      </w:pPr>
      <w:r w:rsidRPr="00824D15">
        <w:t>Cấu trúc linh hoạt: MCDM có thể áp dụng trong nhiều lĩnh vực và có khả năng thích ứng với các cấu trúc dữ liệu và mô hình khác nhau.</w:t>
      </w:r>
    </w:p>
    <w:p w14:paraId="2BE3B395" w14:textId="77777777" w:rsidR="00824D15" w:rsidRPr="00824D15" w:rsidRDefault="00824D15" w:rsidP="00176E17">
      <w:pPr>
        <w:pStyle w:val="ListParagraph"/>
        <w:numPr>
          <w:ilvl w:val="0"/>
          <w:numId w:val="5"/>
        </w:numPr>
        <w:spacing w:line="360" w:lineRule="auto"/>
      </w:pPr>
      <w:r w:rsidRPr="00824D15">
        <w:t>Yêu cầu phương pháp định lượng: Hầu hết các phương pháp MCDM đều cần đến các kỹ thuật toán học hoặc logic định lượng để hỗ trợ việc so sánh và lựa chọn.</w:t>
      </w:r>
    </w:p>
    <w:p w14:paraId="596D1559" w14:textId="4D6474DE" w:rsidR="00824D15" w:rsidRPr="00824D15" w:rsidRDefault="001966E4" w:rsidP="00E91FA6">
      <w:pPr>
        <w:pStyle w:val="H3"/>
        <w:spacing w:line="360" w:lineRule="auto"/>
        <w:ind w:firstLine="720"/>
      </w:pPr>
      <w:bookmarkStart w:id="12" w:name="_Toc197957808"/>
      <w:r>
        <w:t>2.</w:t>
      </w:r>
      <w:r w:rsidR="003E6BB2">
        <w:t>5</w:t>
      </w:r>
      <w:r>
        <w:t>.2</w:t>
      </w:r>
      <w:r w:rsidR="002D7743">
        <w:t xml:space="preserve">. </w:t>
      </w:r>
      <w:r w:rsidR="00824D15" w:rsidRPr="00824D15">
        <w:t>Vai trò trong phân tích lựa chọn</w:t>
      </w:r>
      <w:bookmarkEnd w:id="12"/>
    </w:p>
    <w:p w14:paraId="48D8D657" w14:textId="2C406395" w:rsidR="00824D15" w:rsidRPr="00824D15" w:rsidRDefault="00824D15" w:rsidP="00E91FA6">
      <w:pPr>
        <w:spacing w:line="360" w:lineRule="auto"/>
        <w:ind w:firstLine="567"/>
      </w:pPr>
      <w:r w:rsidRPr="00824D15">
        <w:t>Trong thực tiễn, các quyết định quản lý đặc biệt trong các lĩnh vực như quy hoạch, đầu tư, phát triển sản phẩm hoặc lựa chọn địa điểm kinh doanh đều liên quan đến nhiều yếu tố cần cân nhắc song song. Do đó, MCDM đóng vai trò quan trọng trong việc chuẩn hóa quy trình ra quyết định, giúp người dùng:</w:t>
      </w:r>
    </w:p>
    <w:p w14:paraId="41A3ADBC" w14:textId="0A95F51F" w:rsidR="00824D15" w:rsidRPr="00824D15" w:rsidRDefault="00824D15" w:rsidP="00E91FA6">
      <w:pPr>
        <w:pStyle w:val="ListParagraph"/>
        <w:numPr>
          <w:ilvl w:val="0"/>
          <w:numId w:val="6"/>
        </w:numPr>
        <w:spacing w:line="360" w:lineRule="auto"/>
      </w:pPr>
      <w:r w:rsidRPr="00824D15">
        <w:t>Xác định rõ các tiêu chí cần quan tâm và đo lường chúng một cách hệ thống</w:t>
      </w:r>
      <w:r w:rsidR="00880CB1">
        <w:t>.</w:t>
      </w:r>
    </w:p>
    <w:p w14:paraId="3F4CCEE0" w14:textId="565ABFDB" w:rsidR="00824D15" w:rsidRPr="00824D15" w:rsidRDefault="00824D15" w:rsidP="00E91FA6">
      <w:pPr>
        <w:pStyle w:val="ListParagraph"/>
        <w:numPr>
          <w:ilvl w:val="0"/>
          <w:numId w:val="6"/>
        </w:numPr>
        <w:spacing w:line="360" w:lineRule="auto"/>
      </w:pPr>
      <w:r w:rsidRPr="00824D15">
        <w:t>So sánh và xếp hạng các phương án theo mức độ phù hợp với mục tiêu tổng thể</w:t>
      </w:r>
      <w:r w:rsidR="00880CB1">
        <w:t>.</w:t>
      </w:r>
    </w:p>
    <w:p w14:paraId="00A94F74" w14:textId="0E585C3D" w:rsidR="00824D15" w:rsidRPr="00824D15" w:rsidRDefault="00824D15" w:rsidP="00E91FA6">
      <w:pPr>
        <w:pStyle w:val="ListParagraph"/>
        <w:numPr>
          <w:ilvl w:val="0"/>
          <w:numId w:val="6"/>
        </w:numPr>
        <w:spacing w:line="360" w:lineRule="auto"/>
      </w:pPr>
      <w:r w:rsidRPr="00824D15">
        <w:t>Tối thiểu hóa rủi ro do cảm tính hoặc thiếu thông tin đầy đủ, nhờ vào các công cụ định lượng hỗ trợ quyết định</w:t>
      </w:r>
      <w:r w:rsidR="00880CB1">
        <w:t>.</w:t>
      </w:r>
    </w:p>
    <w:p w14:paraId="6CA73036" w14:textId="36B2F1F4" w:rsidR="00824D15" w:rsidRDefault="00824D15" w:rsidP="00E91FA6">
      <w:pPr>
        <w:pStyle w:val="ListParagraph"/>
        <w:numPr>
          <w:ilvl w:val="0"/>
          <w:numId w:val="6"/>
        </w:numPr>
        <w:spacing w:line="360" w:lineRule="auto"/>
      </w:pPr>
      <w:r w:rsidRPr="00824D15">
        <w:t>Nâng cao tính minh bạch và khả năng giải trình trong quá trình lựa chọn, đặc biệt hữu ích với tổ chức hoặc nhóm có nhiều người tham gia ra quyết định.</w:t>
      </w:r>
    </w:p>
    <w:p w14:paraId="0F55F1AD" w14:textId="7D196E8F" w:rsidR="00590A9E" w:rsidRDefault="00590A9E" w:rsidP="00590A9E">
      <w:pPr>
        <w:pStyle w:val="H2"/>
      </w:pPr>
      <w:bookmarkStart w:id="13" w:name="_Toc197957809"/>
      <w:r>
        <w:lastRenderedPageBreak/>
        <w:t>2.</w:t>
      </w:r>
      <w:r w:rsidR="008309DF">
        <w:t>6</w:t>
      </w:r>
      <w:r>
        <w:t xml:space="preserve"> </w:t>
      </w:r>
      <w:r w:rsidRPr="00590A9E">
        <w:t>Giới thiệu về phương pháp AHP (Analytic Hierarchy Process)</w:t>
      </w:r>
      <w:bookmarkEnd w:id="13"/>
    </w:p>
    <w:p w14:paraId="2D08B07F" w14:textId="24667A4C" w:rsidR="00820CE8" w:rsidRDefault="00820CE8" w:rsidP="00176E17">
      <w:pPr>
        <w:pStyle w:val="H3"/>
        <w:spacing w:line="360" w:lineRule="auto"/>
        <w:ind w:firstLine="567"/>
      </w:pPr>
      <w:bookmarkStart w:id="14" w:name="_Toc197957810"/>
      <w:r>
        <w:t>2.</w:t>
      </w:r>
      <w:r w:rsidR="008309DF">
        <w:t>6</w:t>
      </w:r>
      <w:r>
        <w:t xml:space="preserve">.1. </w:t>
      </w:r>
      <w:r w:rsidRPr="00820CE8">
        <w:t>Lịch sử hình thành và phát triển</w:t>
      </w:r>
      <w:bookmarkEnd w:id="14"/>
    </w:p>
    <w:p w14:paraId="3317C9C8" w14:textId="77777777" w:rsidR="00E6312A" w:rsidRPr="00E6312A" w:rsidRDefault="00E6312A" w:rsidP="00176E17">
      <w:pPr>
        <w:spacing w:line="360" w:lineRule="auto"/>
        <w:ind w:firstLine="567"/>
      </w:pPr>
      <w:r w:rsidRPr="00E6312A">
        <w:t>Phương pháp AHP (Analytic Hierarchy Process – Phân tích thứ bậc) được phát triển bởi Giáo sư Thomas L. Saaty vào những năm 1970 trong bối cảnh nhu cầu ra quyết định trong môi trường phức tạp và đa tiêu chí ngày càng trở nên phổ biến. Mục đích ban đầu của AHP là hỗ trợ các tổ chức và cá nhân đưa ra các quyết định có cơ sở, đặc biệt trong các lĩnh vực như quản lý chiến lược, quy hoạch đô thị, chính sách công, tài chính, và đầu tư.</w:t>
      </w:r>
    </w:p>
    <w:p w14:paraId="46DD8E64" w14:textId="03942365" w:rsidR="00E6312A" w:rsidRDefault="00E6312A" w:rsidP="009B4C18">
      <w:pPr>
        <w:spacing w:line="360" w:lineRule="auto"/>
        <w:ind w:firstLine="567"/>
      </w:pPr>
      <w:r w:rsidRPr="00E6312A">
        <w:t>Đến nay, AHP đã trở thành một trong những phương pháp ra quyết định đa tiêu chí (MCDM) được sử dụng rộng rãi nhất. Phương pháp này đặc biệt hữu ích khi người ra quyết định cần phải cân nhắc nhiều tiêu chí khác nhau – cả định tính và định lượng – trong khi thông tin đầu vào lại không hoàn toàn rõ ràng hoặc đầy đủ.</w:t>
      </w:r>
    </w:p>
    <w:p w14:paraId="43BA6955" w14:textId="49B0D7EE" w:rsidR="00820CE8" w:rsidRDefault="00820CE8" w:rsidP="00176E17">
      <w:pPr>
        <w:pStyle w:val="H3"/>
        <w:spacing w:line="360" w:lineRule="auto"/>
        <w:ind w:firstLine="567"/>
      </w:pPr>
      <w:bookmarkStart w:id="15" w:name="_Toc197957811"/>
      <w:r>
        <w:t>2.</w:t>
      </w:r>
      <w:r w:rsidR="008309DF">
        <w:t>6</w:t>
      </w:r>
      <w:r>
        <w:t xml:space="preserve">.2. </w:t>
      </w:r>
      <w:r w:rsidRPr="00820CE8">
        <w:t>Nguyên lý hoạt động của AHP</w:t>
      </w:r>
      <w:bookmarkEnd w:id="15"/>
    </w:p>
    <w:p w14:paraId="24B8A3DD" w14:textId="77777777" w:rsidR="00E6312A" w:rsidRPr="00E6312A" w:rsidRDefault="00E6312A" w:rsidP="00176E17">
      <w:pPr>
        <w:spacing w:line="360" w:lineRule="auto"/>
        <w:ind w:firstLine="567"/>
      </w:pPr>
      <w:r w:rsidRPr="00E6312A">
        <w:t>AHP dựa trên nguyên tắc phân rã một bài toán phức tạp thành cấu trúc phân cấp, trong đó các thành phần được sắp xếp theo mối quan hệ mục tiêu – tiêu chí – phương án. Sau đó, từng cặp yếu tố ở cùng một cấp được so sánh theo mức độ quan trọng tương đối, từ đó tính ra trọng số ưu tiên của từng yếu tố.</w:t>
      </w:r>
    </w:p>
    <w:p w14:paraId="5A730E4E" w14:textId="77777777" w:rsidR="00E6312A" w:rsidRPr="00E6312A" w:rsidRDefault="00E6312A" w:rsidP="0005399D">
      <w:pPr>
        <w:spacing w:line="360" w:lineRule="auto"/>
      </w:pPr>
      <w:r w:rsidRPr="00E6312A">
        <w:t>Các bước hoạt động của AHP có thể tóm lược như sau:</w:t>
      </w:r>
    </w:p>
    <w:p w14:paraId="0AF8A8F2" w14:textId="77777777" w:rsidR="00E6312A" w:rsidRPr="00E6312A" w:rsidRDefault="00E6312A" w:rsidP="00176E17">
      <w:pPr>
        <w:pStyle w:val="ListParagraph"/>
        <w:numPr>
          <w:ilvl w:val="0"/>
          <w:numId w:val="8"/>
        </w:numPr>
        <w:spacing w:line="360" w:lineRule="auto"/>
      </w:pPr>
      <w:r w:rsidRPr="00E6312A">
        <w:t>Xác định mục tiêu của quyết định.</w:t>
      </w:r>
    </w:p>
    <w:p w14:paraId="797F7D68" w14:textId="77777777" w:rsidR="00916B4C" w:rsidRDefault="00E6312A" w:rsidP="00176E17">
      <w:pPr>
        <w:pStyle w:val="ListParagraph"/>
        <w:numPr>
          <w:ilvl w:val="0"/>
          <w:numId w:val="8"/>
        </w:numPr>
        <w:spacing w:line="360" w:lineRule="auto"/>
      </w:pPr>
      <w:r w:rsidRPr="00E6312A">
        <w:t>Phân rã hệ thống tiêu chí và các phương án thành các cấp bậc:</w:t>
      </w:r>
      <w:r w:rsidR="00E8724A">
        <w:t xml:space="preserve"> </w:t>
      </w:r>
    </w:p>
    <w:p w14:paraId="2604BD54" w14:textId="77777777" w:rsidR="00916B4C" w:rsidRDefault="00E6312A" w:rsidP="00916B4C">
      <w:pPr>
        <w:pStyle w:val="ListParagraph"/>
        <w:numPr>
          <w:ilvl w:val="1"/>
          <w:numId w:val="26"/>
        </w:numPr>
        <w:spacing w:line="360" w:lineRule="auto"/>
      </w:pPr>
      <w:r w:rsidRPr="00E6312A">
        <w:t>Cấp 1: Mục tiêu</w:t>
      </w:r>
      <w:r w:rsidR="00E8724A">
        <w:t xml:space="preserve">; </w:t>
      </w:r>
    </w:p>
    <w:p w14:paraId="11CCFCB0" w14:textId="77777777" w:rsidR="00916B4C" w:rsidRDefault="00E6312A" w:rsidP="00916B4C">
      <w:pPr>
        <w:pStyle w:val="ListParagraph"/>
        <w:numPr>
          <w:ilvl w:val="1"/>
          <w:numId w:val="26"/>
        </w:numPr>
        <w:spacing w:line="360" w:lineRule="auto"/>
      </w:pPr>
      <w:r w:rsidRPr="00E6312A">
        <w:t>Cấp 2: Các tiêu chí</w:t>
      </w:r>
      <w:r w:rsidR="00E8724A">
        <w:t xml:space="preserve">; </w:t>
      </w:r>
    </w:p>
    <w:p w14:paraId="7963A812" w14:textId="1EDFFBD6" w:rsidR="00E6312A" w:rsidRPr="00E6312A" w:rsidRDefault="00E6312A" w:rsidP="00916B4C">
      <w:pPr>
        <w:pStyle w:val="ListParagraph"/>
        <w:numPr>
          <w:ilvl w:val="1"/>
          <w:numId w:val="26"/>
        </w:numPr>
        <w:spacing w:line="360" w:lineRule="auto"/>
      </w:pPr>
      <w:r w:rsidRPr="00E6312A">
        <w:t>Cấp 3: Các phương án cụ thể cần đánh giá</w:t>
      </w:r>
    </w:p>
    <w:p w14:paraId="7F33AB01" w14:textId="77777777" w:rsidR="00E6312A" w:rsidRPr="00E6312A" w:rsidRDefault="00E6312A" w:rsidP="00176E17">
      <w:pPr>
        <w:pStyle w:val="ListParagraph"/>
        <w:numPr>
          <w:ilvl w:val="0"/>
          <w:numId w:val="8"/>
        </w:numPr>
        <w:spacing w:line="360" w:lineRule="auto"/>
      </w:pPr>
      <w:r w:rsidRPr="00E6312A">
        <w:t>Tiến hành so sánh cặp giữa các yếu tố trong cùng một cấp dựa trên thang điểm 1–9 của Saaty.</w:t>
      </w:r>
    </w:p>
    <w:p w14:paraId="7C3437ED" w14:textId="77777777" w:rsidR="00E6312A" w:rsidRPr="00E6312A" w:rsidRDefault="00E6312A" w:rsidP="00176E17">
      <w:pPr>
        <w:pStyle w:val="ListParagraph"/>
        <w:numPr>
          <w:ilvl w:val="0"/>
          <w:numId w:val="8"/>
        </w:numPr>
        <w:spacing w:line="360" w:lineRule="auto"/>
      </w:pPr>
      <w:r w:rsidRPr="00E6312A">
        <w:t>Tính toán ma trận trọng số và chỉ số nhất quán để đảm bảo tính hợp lý trong đánh giá.</w:t>
      </w:r>
    </w:p>
    <w:p w14:paraId="6C93077E" w14:textId="6883C918" w:rsidR="00E6312A" w:rsidRDefault="00E6312A" w:rsidP="00176E17">
      <w:pPr>
        <w:pStyle w:val="ListParagraph"/>
        <w:numPr>
          <w:ilvl w:val="0"/>
          <w:numId w:val="8"/>
        </w:numPr>
        <w:spacing w:line="360" w:lineRule="auto"/>
      </w:pPr>
      <w:r w:rsidRPr="00E6312A">
        <w:lastRenderedPageBreak/>
        <w:t>Tổng hợp trọng số để đưa ra quyết định tối ưu.</w:t>
      </w:r>
    </w:p>
    <w:p w14:paraId="13AF04BF" w14:textId="034E79DD" w:rsidR="00820CE8" w:rsidRDefault="00820CE8" w:rsidP="006F4123">
      <w:pPr>
        <w:pStyle w:val="H3"/>
        <w:spacing w:line="360" w:lineRule="auto"/>
        <w:ind w:firstLine="567"/>
      </w:pPr>
      <w:bookmarkStart w:id="16" w:name="_Toc197957812"/>
      <w:r>
        <w:t>2.</w:t>
      </w:r>
      <w:r w:rsidR="008309DF">
        <w:t>6</w:t>
      </w:r>
      <w:r>
        <w:t xml:space="preserve">.3. </w:t>
      </w:r>
      <w:r w:rsidRPr="00820CE8">
        <w:t>Ưu điểm của phương pháp AHP</w:t>
      </w:r>
      <w:bookmarkEnd w:id="16"/>
    </w:p>
    <w:p w14:paraId="3E131314" w14:textId="30757443" w:rsidR="00774F94" w:rsidRPr="00774F94" w:rsidRDefault="00774F94" w:rsidP="006F4123">
      <w:pPr>
        <w:pStyle w:val="ListParagraph"/>
        <w:numPr>
          <w:ilvl w:val="0"/>
          <w:numId w:val="9"/>
        </w:numPr>
        <w:spacing w:line="360" w:lineRule="auto"/>
      </w:pPr>
      <w:r w:rsidRPr="00774F94">
        <w:t>Hệ thống hóa tư duy ra quyết định thông qua cấu trúc phân cấp, giúp người dùng dễ dàng hình dung và phân tích vấn đề.</w:t>
      </w:r>
    </w:p>
    <w:p w14:paraId="7CCFAA86" w14:textId="70CC42CC" w:rsidR="00774F94" w:rsidRPr="00774F94" w:rsidRDefault="00774F94" w:rsidP="006F4123">
      <w:pPr>
        <w:pStyle w:val="ListParagraph"/>
        <w:numPr>
          <w:ilvl w:val="0"/>
          <w:numId w:val="9"/>
        </w:numPr>
        <w:spacing w:line="360" w:lineRule="auto"/>
      </w:pPr>
      <w:r w:rsidRPr="00774F94">
        <w:t>Cho phép đánh giá cả định tính lẫn định lượng, giúp xử lý những tiêu chí khó đo lường bằng con số.</w:t>
      </w:r>
    </w:p>
    <w:p w14:paraId="45CDC2BA" w14:textId="68F715B1" w:rsidR="00774F94" w:rsidRPr="00774F94" w:rsidRDefault="00774F94" w:rsidP="006F4123">
      <w:pPr>
        <w:pStyle w:val="ListParagraph"/>
        <w:numPr>
          <w:ilvl w:val="0"/>
          <w:numId w:val="9"/>
        </w:numPr>
        <w:spacing w:line="360" w:lineRule="auto"/>
      </w:pPr>
      <w:r w:rsidRPr="00774F94">
        <w:t>Có khả năng kiểm tra độ nhất quán (Consistency Ratio), giúp đảm bảo rằng các so sánh cặp được thực hiện một cách hợp lý.</w:t>
      </w:r>
    </w:p>
    <w:p w14:paraId="01B430B7" w14:textId="48FDC730" w:rsidR="00774F94" w:rsidRPr="00774F94" w:rsidRDefault="00774F94" w:rsidP="006F4123">
      <w:pPr>
        <w:pStyle w:val="ListParagraph"/>
        <w:numPr>
          <w:ilvl w:val="0"/>
          <w:numId w:val="9"/>
        </w:numPr>
        <w:spacing w:line="360" w:lineRule="auto"/>
      </w:pPr>
      <w:r w:rsidRPr="00774F94">
        <w:t>Linh hoạt và dễ áp dụng trong nhiều lĩnh vực khác nhau: lựa chọn địa điểm, tuyển chọn nhân sự, đánh giá rủi ro, hoạch định chiến lược, v.v.</w:t>
      </w:r>
    </w:p>
    <w:p w14:paraId="36A78E08" w14:textId="20B95B5A" w:rsidR="00774F94" w:rsidRDefault="00774F94" w:rsidP="006F4123">
      <w:pPr>
        <w:pStyle w:val="ListParagraph"/>
        <w:numPr>
          <w:ilvl w:val="0"/>
          <w:numId w:val="9"/>
        </w:numPr>
        <w:spacing w:line="360" w:lineRule="auto"/>
      </w:pPr>
      <w:r w:rsidRPr="00774F94">
        <w:t>Khả năng tổng hợp ý kiến từ nhiều chuyên gia, đặc biệt hữu ích trong quyết định nhóm.</w:t>
      </w:r>
    </w:p>
    <w:p w14:paraId="7FCACEC7" w14:textId="16DB179D" w:rsidR="00820CE8" w:rsidRDefault="00820CE8" w:rsidP="005511A4">
      <w:pPr>
        <w:pStyle w:val="H3"/>
        <w:spacing w:line="360" w:lineRule="auto"/>
        <w:ind w:firstLine="567"/>
      </w:pPr>
      <w:bookmarkStart w:id="17" w:name="_Toc197957813"/>
      <w:r>
        <w:t>2.</w:t>
      </w:r>
      <w:r w:rsidR="008309DF">
        <w:t>6</w:t>
      </w:r>
      <w:r>
        <w:t xml:space="preserve">.4. </w:t>
      </w:r>
      <w:r w:rsidRPr="00820CE8">
        <w:t>Nhược điểm của phương pháp AHP</w:t>
      </w:r>
      <w:bookmarkEnd w:id="17"/>
    </w:p>
    <w:p w14:paraId="6CAC9E9F" w14:textId="2EACD2C8" w:rsidR="00176E17" w:rsidRPr="00176E17" w:rsidRDefault="00176E17" w:rsidP="005511A4">
      <w:pPr>
        <w:pStyle w:val="ListParagraph"/>
        <w:numPr>
          <w:ilvl w:val="0"/>
          <w:numId w:val="10"/>
        </w:numPr>
        <w:spacing w:line="360" w:lineRule="auto"/>
      </w:pPr>
      <w:r w:rsidRPr="00176E17">
        <w:t>Phụ thuộc vào đánh giá chủ quan của người ra quyết định: Nếu người dùng thiếu kinh nghiệm hoặc thông tin, việc so sánh có thể không chính xác.</w:t>
      </w:r>
    </w:p>
    <w:p w14:paraId="354E207D" w14:textId="20817FF8" w:rsidR="00176E17" w:rsidRPr="00176E17" w:rsidRDefault="00176E17" w:rsidP="005511A4">
      <w:pPr>
        <w:pStyle w:val="ListParagraph"/>
        <w:numPr>
          <w:ilvl w:val="0"/>
          <w:numId w:val="10"/>
        </w:numPr>
        <w:spacing w:line="360" w:lineRule="auto"/>
      </w:pPr>
      <w:r w:rsidRPr="00176E17">
        <w:t>Số lượng phép so sánh tăng nhanh: Khi số lượng tiêu chí hoặc phương án lớn, số lần so sánh sẽ tăng theo cấp số nhân, gây khó khăn trong thực hiện.</w:t>
      </w:r>
    </w:p>
    <w:p w14:paraId="43AD6D26" w14:textId="3774FBA7" w:rsidR="00176E17" w:rsidRDefault="00176E17" w:rsidP="00176E17">
      <w:pPr>
        <w:pStyle w:val="ListParagraph"/>
        <w:numPr>
          <w:ilvl w:val="0"/>
          <w:numId w:val="10"/>
        </w:numPr>
        <w:spacing w:line="360" w:lineRule="auto"/>
      </w:pPr>
      <w:r w:rsidRPr="00176E17">
        <w:t>Không xử lý được mối quan hệ tương tác giữa các tiêu chí: AHP giả định các tiêu chí là độc lập hoàn toàn, trong khi thực tế có thể có sự tương quan giữa chúng. (Vấn đề này có thể khắc phục phần nào bằng phương pháp ANP – Analytic Network Process, một biến thể nâng cao của AHP).</w:t>
      </w:r>
    </w:p>
    <w:p w14:paraId="5A63DC21" w14:textId="31F41F20" w:rsidR="00820CE8" w:rsidRDefault="00820CE8" w:rsidP="006C1CBE">
      <w:pPr>
        <w:pStyle w:val="H3"/>
        <w:ind w:firstLine="567"/>
      </w:pPr>
      <w:bookmarkStart w:id="18" w:name="_Toc197957814"/>
      <w:r>
        <w:t>2.</w:t>
      </w:r>
      <w:r w:rsidR="008309DF">
        <w:t>6</w:t>
      </w:r>
      <w:r>
        <w:t xml:space="preserve">.5 </w:t>
      </w:r>
      <w:r w:rsidRPr="00820CE8">
        <w:t>Các bước tiến hành phương pháp AHP</w:t>
      </w:r>
      <w:bookmarkEnd w:id="18"/>
    </w:p>
    <w:p w14:paraId="44737A48" w14:textId="384B0626" w:rsidR="006C1CBE" w:rsidRDefault="006C1CBE" w:rsidP="00020273">
      <w:pPr>
        <w:spacing w:line="360" w:lineRule="auto"/>
        <w:ind w:firstLine="567"/>
      </w:pPr>
      <w:r w:rsidRPr="006C1CBE">
        <w:t xml:space="preserve">Phương pháp AHP thường được thực hiện theo </w:t>
      </w:r>
      <w:r w:rsidRPr="00DF4770">
        <w:t>4 bước</w:t>
      </w:r>
      <w:r w:rsidRPr="006C1CBE">
        <w:rPr>
          <w:b/>
          <w:bCs/>
        </w:rPr>
        <w:t xml:space="preserve"> </w:t>
      </w:r>
      <w:r w:rsidRPr="006C1CBE">
        <w:t>như sau:</w:t>
      </w:r>
    </w:p>
    <w:p w14:paraId="02888E70" w14:textId="77777777" w:rsidR="0098698E" w:rsidRDefault="006C1CBE" w:rsidP="00020273">
      <w:pPr>
        <w:spacing w:line="360" w:lineRule="auto"/>
      </w:pPr>
      <w:r w:rsidRPr="006C1CBE">
        <w:rPr>
          <w:b/>
          <w:bCs/>
        </w:rPr>
        <w:t>Bước 1: Xây dựng mô hình phân cấp (Hierarchy Model)</w:t>
      </w:r>
    </w:p>
    <w:p w14:paraId="10310EFA" w14:textId="41E82963" w:rsidR="006C1CBE" w:rsidRPr="006C1CBE" w:rsidRDefault="006C1CBE" w:rsidP="00020273">
      <w:pPr>
        <w:spacing w:line="360" w:lineRule="auto"/>
        <w:jc w:val="left"/>
      </w:pPr>
      <w:r w:rsidRPr="006C1CBE">
        <w:t>Mô hình AHP được xây dựng theo dạng cây phân cấp gồm:</w:t>
      </w:r>
    </w:p>
    <w:p w14:paraId="45184B89" w14:textId="41F4BDFD" w:rsidR="006C1CBE" w:rsidRPr="004F54E8" w:rsidRDefault="006C1CBE" w:rsidP="00020273">
      <w:pPr>
        <w:pStyle w:val="ListParagraph"/>
        <w:numPr>
          <w:ilvl w:val="0"/>
          <w:numId w:val="13"/>
        </w:numPr>
        <w:spacing w:line="360" w:lineRule="auto"/>
      </w:pPr>
      <w:r w:rsidRPr="004F54E8">
        <w:t>Cấp 1: Mục tiêu chính của quá trình ra quyết định.</w:t>
      </w:r>
    </w:p>
    <w:p w14:paraId="5016A1E2" w14:textId="65296016" w:rsidR="006C1CBE" w:rsidRPr="004F54E8" w:rsidRDefault="006C1CBE" w:rsidP="00020273">
      <w:pPr>
        <w:pStyle w:val="ListParagraph"/>
        <w:numPr>
          <w:ilvl w:val="0"/>
          <w:numId w:val="13"/>
        </w:numPr>
        <w:spacing w:line="360" w:lineRule="auto"/>
      </w:pPr>
      <w:r w:rsidRPr="004F54E8">
        <w:lastRenderedPageBreak/>
        <w:t>Cấp 2: Các tiêu chí đánh.</w:t>
      </w:r>
    </w:p>
    <w:p w14:paraId="1F3CDB80" w14:textId="543C5588" w:rsidR="006C1CBE" w:rsidRPr="004F54E8" w:rsidRDefault="006C1CBE" w:rsidP="00020273">
      <w:pPr>
        <w:pStyle w:val="ListParagraph"/>
        <w:numPr>
          <w:ilvl w:val="0"/>
          <w:numId w:val="13"/>
        </w:numPr>
        <w:spacing w:line="360" w:lineRule="auto"/>
      </w:pPr>
      <w:r w:rsidRPr="004F54E8">
        <w:t>Cấp 3: Các phương án lựa chọn cụ thể.</w:t>
      </w:r>
    </w:p>
    <w:p w14:paraId="7CBD9217" w14:textId="5FC7B576" w:rsidR="006C1CBE" w:rsidRPr="006C1CBE" w:rsidRDefault="006C1CBE" w:rsidP="00020273">
      <w:pPr>
        <w:spacing w:line="360" w:lineRule="auto"/>
      </w:pPr>
      <w:r w:rsidRPr="006C1CBE">
        <w:rPr>
          <w:b/>
          <w:bCs/>
        </w:rPr>
        <w:t>Bước 2: So sánh cặp các yếu tố (Pairwise Comparison)</w:t>
      </w:r>
    </w:p>
    <w:p w14:paraId="0F9A7F55" w14:textId="77777777" w:rsidR="006C1CBE" w:rsidRPr="006C1CBE" w:rsidRDefault="006C1CBE" w:rsidP="00020273">
      <w:pPr>
        <w:spacing w:line="360" w:lineRule="auto"/>
      </w:pPr>
      <w:r w:rsidRPr="006C1CBE">
        <w:t xml:space="preserve">Các yếu tố trong cùng một cấp được </w:t>
      </w:r>
      <w:r w:rsidRPr="00D454C7">
        <w:t>so sánh hai hai</w:t>
      </w:r>
      <w:r w:rsidRPr="006C1CBE">
        <w:t xml:space="preserve"> để đánh giá mức độ quan trọng tương đối.</w:t>
      </w:r>
    </w:p>
    <w:p w14:paraId="3513A6D6" w14:textId="77777777" w:rsidR="006C1CBE" w:rsidRDefault="006C1CBE" w:rsidP="00020273">
      <w:pPr>
        <w:spacing w:line="360" w:lineRule="auto"/>
      </w:pPr>
      <w:r w:rsidRPr="006C1CBE">
        <w:t>Thang đo sử dụng từ 1 đến 9 theo đề xuất của Saaty:</w:t>
      </w:r>
    </w:p>
    <w:tbl>
      <w:tblPr>
        <w:tblStyle w:val="TableGrid"/>
        <w:tblW w:w="10201" w:type="dxa"/>
        <w:jc w:val="center"/>
        <w:tblLook w:val="04A0" w:firstRow="1" w:lastRow="0" w:firstColumn="1" w:lastColumn="0" w:noHBand="0" w:noVBand="1"/>
      </w:tblPr>
      <w:tblGrid>
        <w:gridCol w:w="1129"/>
        <w:gridCol w:w="3119"/>
        <w:gridCol w:w="5953"/>
      </w:tblGrid>
      <w:tr w:rsidR="008304CC" w:rsidRPr="008304CC" w14:paraId="14916EA0" w14:textId="77777777" w:rsidTr="0098032A">
        <w:trPr>
          <w:jc w:val="center"/>
        </w:trPr>
        <w:tc>
          <w:tcPr>
            <w:tcW w:w="1129" w:type="dxa"/>
            <w:hideMark/>
          </w:tcPr>
          <w:p w14:paraId="1D4662C5" w14:textId="77777777" w:rsidR="008304CC" w:rsidRPr="008304CC" w:rsidRDefault="008304CC" w:rsidP="00020273">
            <w:pPr>
              <w:spacing w:after="160" w:line="360" w:lineRule="auto"/>
              <w:rPr>
                <w:b/>
                <w:bCs/>
              </w:rPr>
            </w:pPr>
            <w:r w:rsidRPr="008304CC">
              <w:rPr>
                <w:b/>
                <w:bCs/>
              </w:rPr>
              <w:t>Mức độ</w:t>
            </w:r>
          </w:p>
        </w:tc>
        <w:tc>
          <w:tcPr>
            <w:tcW w:w="3119" w:type="dxa"/>
            <w:hideMark/>
          </w:tcPr>
          <w:p w14:paraId="3047D7C4" w14:textId="77777777" w:rsidR="008304CC" w:rsidRPr="008304CC" w:rsidRDefault="008304CC" w:rsidP="00020273">
            <w:pPr>
              <w:spacing w:after="160" w:line="360" w:lineRule="auto"/>
              <w:rPr>
                <w:b/>
                <w:bCs/>
              </w:rPr>
            </w:pPr>
            <w:r w:rsidRPr="008304CC">
              <w:rPr>
                <w:b/>
                <w:bCs/>
              </w:rPr>
              <w:t>Định nghĩa</w:t>
            </w:r>
          </w:p>
        </w:tc>
        <w:tc>
          <w:tcPr>
            <w:tcW w:w="5953" w:type="dxa"/>
            <w:hideMark/>
          </w:tcPr>
          <w:p w14:paraId="4F2D3685" w14:textId="77777777" w:rsidR="008304CC" w:rsidRPr="008304CC" w:rsidRDefault="008304CC" w:rsidP="00020273">
            <w:pPr>
              <w:spacing w:after="160" w:line="360" w:lineRule="auto"/>
              <w:rPr>
                <w:b/>
                <w:bCs/>
              </w:rPr>
            </w:pPr>
            <w:r w:rsidRPr="008304CC">
              <w:rPr>
                <w:b/>
                <w:bCs/>
              </w:rPr>
              <w:t>Giải thích</w:t>
            </w:r>
          </w:p>
        </w:tc>
      </w:tr>
      <w:tr w:rsidR="008304CC" w:rsidRPr="008304CC" w14:paraId="7121DE0D" w14:textId="77777777" w:rsidTr="0098032A">
        <w:trPr>
          <w:jc w:val="center"/>
        </w:trPr>
        <w:tc>
          <w:tcPr>
            <w:tcW w:w="1129" w:type="dxa"/>
            <w:hideMark/>
          </w:tcPr>
          <w:p w14:paraId="2A4DAF97" w14:textId="77777777" w:rsidR="008304CC" w:rsidRPr="008304CC" w:rsidRDefault="008304CC" w:rsidP="00020273">
            <w:pPr>
              <w:spacing w:after="160" w:line="360" w:lineRule="auto"/>
            </w:pPr>
            <w:r w:rsidRPr="008304CC">
              <w:t>1</w:t>
            </w:r>
          </w:p>
        </w:tc>
        <w:tc>
          <w:tcPr>
            <w:tcW w:w="3119" w:type="dxa"/>
            <w:hideMark/>
          </w:tcPr>
          <w:p w14:paraId="015607EE" w14:textId="77777777" w:rsidR="008304CC" w:rsidRPr="008304CC" w:rsidRDefault="008304CC" w:rsidP="00020273">
            <w:pPr>
              <w:spacing w:after="160" w:line="360" w:lineRule="auto"/>
            </w:pPr>
            <w:r w:rsidRPr="008304CC">
              <w:t>Quan trọng như nhau</w:t>
            </w:r>
          </w:p>
        </w:tc>
        <w:tc>
          <w:tcPr>
            <w:tcW w:w="5953" w:type="dxa"/>
            <w:hideMark/>
          </w:tcPr>
          <w:p w14:paraId="5C7AE14B" w14:textId="137D3678" w:rsidR="008304CC" w:rsidRPr="008304CC" w:rsidRDefault="008304CC" w:rsidP="00020273">
            <w:pPr>
              <w:spacing w:after="160" w:line="360" w:lineRule="auto"/>
            </w:pPr>
            <w:r w:rsidRPr="008304CC">
              <w:t>Hai yếu tố A và B đóng góp như nhau</w:t>
            </w:r>
          </w:p>
        </w:tc>
      </w:tr>
      <w:tr w:rsidR="008304CC" w:rsidRPr="008304CC" w14:paraId="213321C3" w14:textId="77777777" w:rsidTr="0098032A">
        <w:trPr>
          <w:jc w:val="center"/>
        </w:trPr>
        <w:tc>
          <w:tcPr>
            <w:tcW w:w="1129" w:type="dxa"/>
            <w:hideMark/>
          </w:tcPr>
          <w:p w14:paraId="3B507BEE" w14:textId="77777777" w:rsidR="008304CC" w:rsidRPr="008304CC" w:rsidRDefault="008304CC" w:rsidP="00020273">
            <w:pPr>
              <w:spacing w:after="160" w:line="360" w:lineRule="auto"/>
            </w:pPr>
            <w:r w:rsidRPr="008304CC">
              <w:t>3</w:t>
            </w:r>
          </w:p>
        </w:tc>
        <w:tc>
          <w:tcPr>
            <w:tcW w:w="3119" w:type="dxa"/>
            <w:hideMark/>
          </w:tcPr>
          <w:p w14:paraId="19AF1FD2" w14:textId="60A4A7E4" w:rsidR="008304CC" w:rsidRPr="008304CC" w:rsidRDefault="00936F84" w:rsidP="00020273">
            <w:pPr>
              <w:spacing w:after="160" w:line="360" w:lineRule="auto"/>
            </w:pPr>
            <w:r>
              <w:t>Quan trọng có sự trội hơn một ít</w:t>
            </w:r>
          </w:p>
        </w:tc>
        <w:tc>
          <w:tcPr>
            <w:tcW w:w="5953" w:type="dxa"/>
            <w:hideMark/>
          </w:tcPr>
          <w:p w14:paraId="6E648444" w14:textId="3C3A61DE" w:rsidR="008304CC" w:rsidRPr="008304CC" w:rsidRDefault="00DF5D58" w:rsidP="00020273">
            <w:pPr>
              <w:spacing w:after="160" w:line="360" w:lineRule="auto"/>
            </w:pPr>
            <w:r>
              <w:t>Yếu tố A được chọn lựa, quan tâm hơn yếu tố B trong sự đóng góp</w:t>
            </w:r>
          </w:p>
        </w:tc>
      </w:tr>
      <w:tr w:rsidR="008304CC" w:rsidRPr="008304CC" w14:paraId="0CD7C2D0" w14:textId="77777777" w:rsidTr="0098032A">
        <w:trPr>
          <w:jc w:val="center"/>
        </w:trPr>
        <w:tc>
          <w:tcPr>
            <w:tcW w:w="1129" w:type="dxa"/>
            <w:hideMark/>
          </w:tcPr>
          <w:p w14:paraId="41A2EF76" w14:textId="77777777" w:rsidR="008304CC" w:rsidRPr="008304CC" w:rsidRDefault="008304CC" w:rsidP="00020273">
            <w:pPr>
              <w:spacing w:after="160" w:line="360" w:lineRule="auto"/>
            </w:pPr>
            <w:r w:rsidRPr="008304CC">
              <w:t>5</w:t>
            </w:r>
          </w:p>
        </w:tc>
        <w:tc>
          <w:tcPr>
            <w:tcW w:w="3119" w:type="dxa"/>
            <w:hideMark/>
          </w:tcPr>
          <w:p w14:paraId="22C94F7F" w14:textId="4D7ADFA7" w:rsidR="008304CC" w:rsidRPr="008304CC" w:rsidRDefault="00936F84" w:rsidP="00020273">
            <w:pPr>
              <w:spacing w:after="160" w:line="360" w:lineRule="auto"/>
            </w:pPr>
            <w:r>
              <w:t>Quan trọng nhiều hơn</w:t>
            </w:r>
          </w:p>
        </w:tc>
        <w:tc>
          <w:tcPr>
            <w:tcW w:w="5953" w:type="dxa"/>
            <w:hideMark/>
          </w:tcPr>
          <w:p w14:paraId="1FFB7582" w14:textId="64BC47AB" w:rsidR="008304CC" w:rsidRPr="008304CC" w:rsidRDefault="00DF5D58" w:rsidP="00020273">
            <w:pPr>
              <w:spacing w:after="160" w:line="360" w:lineRule="auto"/>
            </w:pPr>
            <w:r>
              <w:t>Yếu tố A đóng góp nhiều hơn B</w:t>
            </w:r>
          </w:p>
        </w:tc>
      </w:tr>
      <w:tr w:rsidR="008304CC" w:rsidRPr="008304CC" w14:paraId="2ED2B3BF" w14:textId="77777777" w:rsidTr="0098032A">
        <w:trPr>
          <w:jc w:val="center"/>
        </w:trPr>
        <w:tc>
          <w:tcPr>
            <w:tcW w:w="1129" w:type="dxa"/>
            <w:hideMark/>
          </w:tcPr>
          <w:p w14:paraId="4C595D15" w14:textId="77777777" w:rsidR="008304CC" w:rsidRPr="008304CC" w:rsidRDefault="008304CC" w:rsidP="00020273">
            <w:pPr>
              <w:spacing w:after="160" w:line="360" w:lineRule="auto"/>
            </w:pPr>
            <w:r w:rsidRPr="008304CC">
              <w:t>7</w:t>
            </w:r>
          </w:p>
        </w:tc>
        <w:tc>
          <w:tcPr>
            <w:tcW w:w="3119" w:type="dxa"/>
            <w:hideMark/>
          </w:tcPr>
          <w:p w14:paraId="1B54DF53" w14:textId="495C1B3A" w:rsidR="008304CC" w:rsidRPr="008304CC" w:rsidRDefault="008304CC" w:rsidP="00020273">
            <w:pPr>
              <w:spacing w:after="160" w:line="360" w:lineRule="auto"/>
            </w:pPr>
            <w:r w:rsidRPr="008304CC">
              <w:t>Rất quan trọng</w:t>
            </w:r>
            <w:r w:rsidR="00936F84">
              <w:t xml:space="preserve">, dễ nhận thấy </w:t>
            </w:r>
            <w:r w:rsidR="00432E8A">
              <w:t>sự khác biệt ảnh hưởng</w:t>
            </w:r>
          </w:p>
        </w:tc>
        <w:tc>
          <w:tcPr>
            <w:tcW w:w="5953" w:type="dxa"/>
            <w:hideMark/>
          </w:tcPr>
          <w:p w14:paraId="22082DD3" w14:textId="0B7F9CEB" w:rsidR="008304CC" w:rsidRPr="008304CC" w:rsidRDefault="00DF5D58" w:rsidP="00020273">
            <w:pPr>
              <w:spacing w:after="160" w:line="360" w:lineRule="auto"/>
            </w:pPr>
            <w:r>
              <w:t>Yếu tố A đóng góp hơn B rất nhiều, thể hiện sự rõ ràng cho trường hợp cụ thể</w:t>
            </w:r>
          </w:p>
        </w:tc>
      </w:tr>
      <w:tr w:rsidR="008304CC" w:rsidRPr="008304CC" w14:paraId="240D0B27" w14:textId="77777777" w:rsidTr="0098032A">
        <w:trPr>
          <w:jc w:val="center"/>
        </w:trPr>
        <w:tc>
          <w:tcPr>
            <w:tcW w:w="1129" w:type="dxa"/>
            <w:hideMark/>
          </w:tcPr>
          <w:p w14:paraId="644673C9" w14:textId="77777777" w:rsidR="008304CC" w:rsidRPr="008304CC" w:rsidRDefault="008304CC" w:rsidP="00020273">
            <w:pPr>
              <w:spacing w:after="160" w:line="360" w:lineRule="auto"/>
            </w:pPr>
            <w:r w:rsidRPr="008304CC">
              <w:t>9</w:t>
            </w:r>
          </w:p>
        </w:tc>
        <w:tc>
          <w:tcPr>
            <w:tcW w:w="3119" w:type="dxa"/>
            <w:hideMark/>
          </w:tcPr>
          <w:p w14:paraId="7DD4D835" w14:textId="73F8E252" w:rsidR="008304CC" w:rsidRPr="008304CC" w:rsidRDefault="008304CC" w:rsidP="00020273">
            <w:pPr>
              <w:spacing w:after="160" w:line="360" w:lineRule="auto"/>
            </w:pPr>
            <w:r w:rsidRPr="008304CC">
              <w:t>Cực kỳ quan trọng</w:t>
            </w:r>
            <w:r w:rsidR="00432E8A">
              <w:t>, lấn áp hoàn toàn</w:t>
            </w:r>
          </w:p>
        </w:tc>
        <w:tc>
          <w:tcPr>
            <w:tcW w:w="5953" w:type="dxa"/>
            <w:hideMark/>
          </w:tcPr>
          <w:p w14:paraId="69776290" w14:textId="124595D9" w:rsidR="008304CC" w:rsidRPr="008304CC" w:rsidRDefault="00DF5D58" w:rsidP="00020273">
            <w:pPr>
              <w:spacing w:after="160" w:line="360" w:lineRule="auto"/>
            </w:pPr>
            <w:r>
              <w:t>Sự quan trọng hơn hẳn ở trên mức có thể, gần như triệt tiêu</w:t>
            </w:r>
          </w:p>
        </w:tc>
      </w:tr>
      <w:tr w:rsidR="008304CC" w:rsidRPr="008304CC" w14:paraId="16C14E4D" w14:textId="77777777" w:rsidTr="0098032A">
        <w:trPr>
          <w:jc w:val="center"/>
        </w:trPr>
        <w:tc>
          <w:tcPr>
            <w:tcW w:w="1129" w:type="dxa"/>
            <w:hideMark/>
          </w:tcPr>
          <w:p w14:paraId="23718CAB" w14:textId="77777777" w:rsidR="008304CC" w:rsidRPr="008304CC" w:rsidRDefault="008304CC" w:rsidP="00020273">
            <w:pPr>
              <w:spacing w:after="160" w:line="360" w:lineRule="auto"/>
            </w:pPr>
            <w:r w:rsidRPr="008304CC">
              <w:t>2,4,6,8</w:t>
            </w:r>
          </w:p>
        </w:tc>
        <w:tc>
          <w:tcPr>
            <w:tcW w:w="3119" w:type="dxa"/>
            <w:hideMark/>
          </w:tcPr>
          <w:p w14:paraId="562E4A1F" w14:textId="522DAC84" w:rsidR="008304CC" w:rsidRPr="008304CC" w:rsidRDefault="00432E8A" w:rsidP="00020273">
            <w:pPr>
              <w:spacing w:after="160" w:line="360" w:lineRule="auto"/>
            </w:pPr>
            <w:r>
              <w:t>Mức trung gian giữa các mức trên</w:t>
            </w:r>
          </w:p>
        </w:tc>
        <w:tc>
          <w:tcPr>
            <w:tcW w:w="5953" w:type="dxa"/>
            <w:hideMark/>
          </w:tcPr>
          <w:p w14:paraId="48DE6479" w14:textId="65201FAB" w:rsidR="008304CC" w:rsidRPr="008304CC" w:rsidRDefault="00DF5D58" w:rsidP="00020273">
            <w:pPr>
              <w:spacing w:after="160" w:line="360" w:lineRule="auto"/>
            </w:pPr>
            <w:r>
              <w:t>Cần sự thỏa hiệp giữa hai mức độ/nhận định</w:t>
            </w:r>
          </w:p>
        </w:tc>
      </w:tr>
    </w:tbl>
    <w:p w14:paraId="79B92A29" w14:textId="7ED61764" w:rsidR="00FD0573" w:rsidRPr="00020273" w:rsidRDefault="00892BDB" w:rsidP="00020273">
      <w:pPr>
        <w:pStyle w:val="Bang"/>
      </w:pPr>
      <w:r w:rsidRPr="00892BDB">
        <w:t>Bảng thang đo mức độ quan trọng tương đối (1–9) theo AHP</w:t>
      </w:r>
    </w:p>
    <w:p w14:paraId="378BE0BD" w14:textId="2FAB0366" w:rsidR="009B4C18" w:rsidRPr="001E08D4" w:rsidRDefault="001E08D4" w:rsidP="00020273">
      <w:pPr>
        <w:spacing w:line="360" w:lineRule="auto"/>
        <w:rPr>
          <w:i/>
          <w:iCs/>
        </w:rPr>
      </w:pPr>
      <w:r w:rsidRPr="001E08D4">
        <w:rPr>
          <w:i/>
          <w:iCs/>
        </w:rPr>
        <w:t>Xác định mức độ ưu tiên cho các tiêu chí</w:t>
      </w:r>
    </w:p>
    <w:tbl>
      <w:tblPr>
        <w:tblStyle w:val="TableGrid"/>
        <w:tblW w:w="0" w:type="auto"/>
        <w:jc w:val="center"/>
        <w:tblLook w:val="04A0" w:firstRow="1" w:lastRow="0" w:firstColumn="1" w:lastColumn="0" w:noHBand="0" w:noVBand="1"/>
      </w:tblPr>
      <w:tblGrid>
        <w:gridCol w:w="846"/>
        <w:gridCol w:w="765"/>
        <w:gridCol w:w="794"/>
        <w:gridCol w:w="851"/>
        <w:gridCol w:w="850"/>
        <w:gridCol w:w="851"/>
        <w:gridCol w:w="992"/>
        <w:gridCol w:w="992"/>
        <w:gridCol w:w="992"/>
      </w:tblGrid>
      <w:tr w:rsidR="001E08D4" w:rsidRPr="001E08D4" w14:paraId="12F65E9B" w14:textId="77777777" w:rsidTr="001E08D4">
        <w:trPr>
          <w:jc w:val="center"/>
        </w:trPr>
        <w:tc>
          <w:tcPr>
            <w:tcW w:w="846" w:type="dxa"/>
            <w:hideMark/>
          </w:tcPr>
          <w:p w14:paraId="765D542A" w14:textId="77777777" w:rsidR="001E08D4" w:rsidRPr="001E08D4" w:rsidRDefault="001E08D4" w:rsidP="00020273">
            <w:pPr>
              <w:spacing w:after="160" w:line="360" w:lineRule="auto"/>
              <w:rPr>
                <w:b/>
                <w:bCs/>
              </w:rPr>
            </w:pPr>
            <w:r w:rsidRPr="001E08D4">
              <w:rPr>
                <w:b/>
                <w:bCs/>
              </w:rPr>
              <w:t>1/9</w:t>
            </w:r>
          </w:p>
        </w:tc>
        <w:tc>
          <w:tcPr>
            <w:tcW w:w="765" w:type="dxa"/>
            <w:hideMark/>
          </w:tcPr>
          <w:p w14:paraId="7572D095" w14:textId="77777777" w:rsidR="001E08D4" w:rsidRPr="001E08D4" w:rsidRDefault="001E08D4" w:rsidP="00020273">
            <w:pPr>
              <w:spacing w:after="160" w:line="360" w:lineRule="auto"/>
              <w:rPr>
                <w:b/>
                <w:bCs/>
              </w:rPr>
            </w:pPr>
            <w:r w:rsidRPr="001E08D4">
              <w:rPr>
                <w:b/>
                <w:bCs/>
              </w:rPr>
              <w:t>1/7</w:t>
            </w:r>
          </w:p>
        </w:tc>
        <w:tc>
          <w:tcPr>
            <w:tcW w:w="794" w:type="dxa"/>
            <w:hideMark/>
          </w:tcPr>
          <w:p w14:paraId="50B8D1C0" w14:textId="77777777" w:rsidR="001E08D4" w:rsidRPr="001E08D4" w:rsidRDefault="001E08D4" w:rsidP="00020273">
            <w:pPr>
              <w:spacing w:after="160" w:line="360" w:lineRule="auto"/>
              <w:rPr>
                <w:b/>
                <w:bCs/>
              </w:rPr>
            </w:pPr>
            <w:r w:rsidRPr="001E08D4">
              <w:rPr>
                <w:b/>
                <w:bCs/>
              </w:rPr>
              <w:t>1/5</w:t>
            </w:r>
          </w:p>
        </w:tc>
        <w:tc>
          <w:tcPr>
            <w:tcW w:w="851" w:type="dxa"/>
            <w:hideMark/>
          </w:tcPr>
          <w:p w14:paraId="5D5382B2" w14:textId="77777777" w:rsidR="001E08D4" w:rsidRPr="001E08D4" w:rsidRDefault="001E08D4" w:rsidP="00020273">
            <w:pPr>
              <w:spacing w:after="160" w:line="360" w:lineRule="auto"/>
              <w:rPr>
                <w:b/>
                <w:bCs/>
              </w:rPr>
            </w:pPr>
            <w:r w:rsidRPr="001E08D4">
              <w:rPr>
                <w:b/>
                <w:bCs/>
              </w:rPr>
              <w:t>1/3</w:t>
            </w:r>
          </w:p>
        </w:tc>
        <w:tc>
          <w:tcPr>
            <w:tcW w:w="850" w:type="dxa"/>
            <w:hideMark/>
          </w:tcPr>
          <w:p w14:paraId="67C9DF99" w14:textId="77777777" w:rsidR="001E08D4" w:rsidRPr="001E08D4" w:rsidRDefault="001E08D4" w:rsidP="00020273">
            <w:pPr>
              <w:spacing w:after="160" w:line="360" w:lineRule="auto"/>
              <w:rPr>
                <w:b/>
                <w:bCs/>
              </w:rPr>
            </w:pPr>
            <w:r w:rsidRPr="001E08D4">
              <w:rPr>
                <w:b/>
                <w:bCs/>
              </w:rPr>
              <w:t>1</w:t>
            </w:r>
          </w:p>
        </w:tc>
        <w:tc>
          <w:tcPr>
            <w:tcW w:w="851" w:type="dxa"/>
            <w:hideMark/>
          </w:tcPr>
          <w:p w14:paraId="4693D0DD" w14:textId="77777777" w:rsidR="001E08D4" w:rsidRPr="001E08D4" w:rsidRDefault="001E08D4" w:rsidP="00020273">
            <w:pPr>
              <w:spacing w:after="160" w:line="360" w:lineRule="auto"/>
              <w:rPr>
                <w:b/>
                <w:bCs/>
              </w:rPr>
            </w:pPr>
            <w:r w:rsidRPr="001E08D4">
              <w:rPr>
                <w:b/>
                <w:bCs/>
              </w:rPr>
              <w:t>3</w:t>
            </w:r>
          </w:p>
        </w:tc>
        <w:tc>
          <w:tcPr>
            <w:tcW w:w="992" w:type="dxa"/>
            <w:hideMark/>
          </w:tcPr>
          <w:p w14:paraId="2FC097C9" w14:textId="77777777" w:rsidR="001E08D4" w:rsidRPr="001E08D4" w:rsidRDefault="001E08D4" w:rsidP="00020273">
            <w:pPr>
              <w:spacing w:after="160" w:line="360" w:lineRule="auto"/>
              <w:rPr>
                <w:b/>
                <w:bCs/>
              </w:rPr>
            </w:pPr>
            <w:r w:rsidRPr="001E08D4">
              <w:rPr>
                <w:b/>
                <w:bCs/>
              </w:rPr>
              <w:t>5</w:t>
            </w:r>
          </w:p>
        </w:tc>
        <w:tc>
          <w:tcPr>
            <w:tcW w:w="992" w:type="dxa"/>
            <w:hideMark/>
          </w:tcPr>
          <w:p w14:paraId="0A8BCA45" w14:textId="77777777" w:rsidR="001E08D4" w:rsidRPr="001E08D4" w:rsidRDefault="001E08D4" w:rsidP="00020273">
            <w:pPr>
              <w:spacing w:after="160" w:line="360" w:lineRule="auto"/>
              <w:rPr>
                <w:b/>
                <w:bCs/>
              </w:rPr>
            </w:pPr>
            <w:r w:rsidRPr="001E08D4">
              <w:rPr>
                <w:b/>
                <w:bCs/>
              </w:rPr>
              <w:t>7</w:t>
            </w:r>
          </w:p>
        </w:tc>
        <w:tc>
          <w:tcPr>
            <w:tcW w:w="992" w:type="dxa"/>
            <w:hideMark/>
          </w:tcPr>
          <w:p w14:paraId="2FDB8126" w14:textId="77777777" w:rsidR="001E08D4" w:rsidRPr="001E08D4" w:rsidRDefault="001E08D4" w:rsidP="00020273">
            <w:pPr>
              <w:spacing w:after="160" w:line="360" w:lineRule="auto"/>
              <w:rPr>
                <w:b/>
                <w:bCs/>
              </w:rPr>
            </w:pPr>
            <w:r w:rsidRPr="001E08D4">
              <w:rPr>
                <w:b/>
                <w:bCs/>
              </w:rPr>
              <w:t>9</w:t>
            </w:r>
          </w:p>
        </w:tc>
      </w:tr>
      <w:tr w:rsidR="001E08D4" w:rsidRPr="001E08D4" w14:paraId="61868198" w14:textId="77777777" w:rsidTr="001E08D4">
        <w:trPr>
          <w:jc w:val="center"/>
        </w:trPr>
        <w:tc>
          <w:tcPr>
            <w:tcW w:w="846" w:type="dxa"/>
            <w:hideMark/>
          </w:tcPr>
          <w:p w14:paraId="109824F2" w14:textId="77777777" w:rsidR="001E08D4" w:rsidRPr="001E08D4" w:rsidRDefault="001E08D4" w:rsidP="00020273">
            <w:pPr>
              <w:spacing w:after="160" w:line="360" w:lineRule="auto"/>
            </w:pPr>
            <w:r w:rsidRPr="001E08D4">
              <w:t xml:space="preserve">Vô cùng ít </w:t>
            </w:r>
            <w:r w:rsidRPr="001E08D4">
              <w:lastRenderedPageBreak/>
              <w:t>quan trọng</w:t>
            </w:r>
          </w:p>
        </w:tc>
        <w:tc>
          <w:tcPr>
            <w:tcW w:w="765" w:type="dxa"/>
            <w:hideMark/>
          </w:tcPr>
          <w:p w14:paraId="37CE1A14" w14:textId="77777777" w:rsidR="001E08D4" w:rsidRPr="001E08D4" w:rsidRDefault="001E08D4" w:rsidP="00020273">
            <w:pPr>
              <w:spacing w:after="160" w:line="360" w:lineRule="auto"/>
            </w:pPr>
            <w:r w:rsidRPr="001E08D4">
              <w:lastRenderedPageBreak/>
              <w:t xml:space="preserve">Rất ít </w:t>
            </w:r>
            <w:r w:rsidRPr="001E08D4">
              <w:lastRenderedPageBreak/>
              <w:t>quan trọng</w:t>
            </w:r>
          </w:p>
        </w:tc>
        <w:tc>
          <w:tcPr>
            <w:tcW w:w="794" w:type="dxa"/>
            <w:hideMark/>
          </w:tcPr>
          <w:p w14:paraId="78CB33A6" w14:textId="77777777" w:rsidR="001E08D4" w:rsidRPr="001E08D4" w:rsidRDefault="001E08D4" w:rsidP="00020273">
            <w:pPr>
              <w:spacing w:after="160" w:line="360" w:lineRule="auto"/>
            </w:pPr>
            <w:r w:rsidRPr="001E08D4">
              <w:lastRenderedPageBreak/>
              <w:t xml:space="preserve">Ít quan trọng </w:t>
            </w:r>
            <w:r w:rsidRPr="001E08D4">
              <w:lastRenderedPageBreak/>
              <w:t>nhiều hơn</w:t>
            </w:r>
          </w:p>
        </w:tc>
        <w:tc>
          <w:tcPr>
            <w:tcW w:w="851" w:type="dxa"/>
            <w:hideMark/>
          </w:tcPr>
          <w:p w14:paraId="268964F6" w14:textId="77777777" w:rsidR="001E08D4" w:rsidRPr="001E08D4" w:rsidRDefault="001E08D4" w:rsidP="00020273">
            <w:pPr>
              <w:spacing w:after="160" w:line="360" w:lineRule="auto"/>
            </w:pPr>
            <w:r w:rsidRPr="001E08D4">
              <w:lastRenderedPageBreak/>
              <w:t xml:space="preserve">Ít quan </w:t>
            </w:r>
            <w:r w:rsidRPr="001E08D4">
              <w:lastRenderedPageBreak/>
              <w:t>trọng hơn</w:t>
            </w:r>
          </w:p>
        </w:tc>
        <w:tc>
          <w:tcPr>
            <w:tcW w:w="850" w:type="dxa"/>
            <w:hideMark/>
          </w:tcPr>
          <w:p w14:paraId="7FF2FC5E" w14:textId="77777777" w:rsidR="001E08D4" w:rsidRPr="001E08D4" w:rsidRDefault="001E08D4" w:rsidP="00020273">
            <w:pPr>
              <w:spacing w:after="160" w:line="360" w:lineRule="auto"/>
            </w:pPr>
            <w:r w:rsidRPr="001E08D4">
              <w:lastRenderedPageBreak/>
              <w:t xml:space="preserve">Quan trọng </w:t>
            </w:r>
            <w:r w:rsidRPr="001E08D4">
              <w:lastRenderedPageBreak/>
              <w:t>như nhau</w:t>
            </w:r>
          </w:p>
        </w:tc>
        <w:tc>
          <w:tcPr>
            <w:tcW w:w="851" w:type="dxa"/>
            <w:hideMark/>
          </w:tcPr>
          <w:p w14:paraId="27C89B89" w14:textId="77777777" w:rsidR="001E08D4" w:rsidRPr="001E08D4" w:rsidRDefault="001E08D4" w:rsidP="00020273">
            <w:pPr>
              <w:spacing w:after="160" w:line="360" w:lineRule="auto"/>
            </w:pPr>
            <w:r w:rsidRPr="001E08D4">
              <w:lastRenderedPageBreak/>
              <w:t>Quan trọng hơn</w:t>
            </w:r>
          </w:p>
        </w:tc>
        <w:tc>
          <w:tcPr>
            <w:tcW w:w="992" w:type="dxa"/>
            <w:hideMark/>
          </w:tcPr>
          <w:p w14:paraId="56039423" w14:textId="77777777" w:rsidR="001E08D4" w:rsidRPr="001E08D4" w:rsidRDefault="001E08D4" w:rsidP="00020273">
            <w:pPr>
              <w:spacing w:after="160" w:line="360" w:lineRule="auto"/>
            </w:pPr>
            <w:r w:rsidRPr="001E08D4">
              <w:t xml:space="preserve">Quan trọng </w:t>
            </w:r>
            <w:r w:rsidRPr="001E08D4">
              <w:lastRenderedPageBreak/>
              <w:t>nhiều hơn</w:t>
            </w:r>
          </w:p>
        </w:tc>
        <w:tc>
          <w:tcPr>
            <w:tcW w:w="992" w:type="dxa"/>
            <w:hideMark/>
          </w:tcPr>
          <w:p w14:paraId="6256D37C" w14:textId="77777777" w:rsidR="001E08D4" w:rsidRPr="001E08D4" w:rsidRDefault="001E08D4" w:rsidP="00020273">
            <w:pPr>
              <w:spacing w:after="160" w:line="360" w:lineRule="auto"/>
            </w:pPr>
            <w:r w:rsidRPr="001E08D4">
              <w:lastRenderedPageBreak/>
              <w:t xml:space="preserve">Rất quan </w:t>
            </w:r>
            <w:r w:rsidRPr="001E08D4">
              <w:lastRenderedPageBreak/>
              <w:t>trọng hơn</w:t>
            </w:r>
          </w:p>
        </w:tc>
        <w:tc>
          <w:tcPr>
            <w:tcW w:w="992" w:type="dxa"/>
            <w:hideMark/>
          </w:tcPr>
          <w:p w14:paraId="37FC34E8" w14:textId="77777777" w:rsidR="001E08D4" w:rsidRPr="001E08D4" w:rsidRDefault="001E08D4" w:rsidP="00020273">
            <w:pPr>
              <w:spacing w:after="160" w:line="360" w:lineRule="auto"/>
            </w:pPr>
            <w:r w:rsidRPr="001E08D4">
              <w:lastRenderedPageBreak/>
              <w:t xml:space="preserve">Vô cùng quan </w:t>
            </w:r>
            <w:r w:rsidRPr="001E08D4">
              <w:lastRenderedPageBreak/>
              <w:t>trọng hơn</w:t>
            </w:r>
          </w:p>
        </w:tc>
      </w:tr>
    </w:tbl>
    <w:p w14:paraId="560E3876" w14:textId="77777777" w:rsidR="008304CC" w:rsidRPr="006C1CBE" w:rsidRDefault="008304CC" w:rsidP="00020273">
      <w:pPr>
        <w:pStyle w:val="Bang"/>
      </w:pPr>
    </w:p>
    <w:p w14:paraId="562DE05B" w14:textId="77777777" w:rsidR="00E04DA8" w:rsidRPr="00E04DA8" w:rsidRDefault="00E04DA8" w:rsidP="00020273">
      <w:pPr>
        <w:spacing w:line="360" w:lineRule="auto"/>
      </w:pPr>
      <w:r w:rsidRPr="00E04DA8">
        <w:rPr>
          <w:b/>
          <w:bCs/>
        </w:rPr>
        <w:t>Bước 3: Tính trọng số và kiểm tra độ nhất quán (CR)</w:t>
      </w:r>
    </w:p>
    <w:p w14:paraId="3904EB6F" w14:textId="77777777" w:rsidR="00E04DA8" w:rsidRPr="00D816E5" w:rsidRDefault="00E04DA8" w:rsidP="00020273">
      <w:pPr>
        <w:numPr>
          <w:ilvl w:val="0"/>
          <w:numId w:val="15"/>
        </w:numPr>
        <w:spacing w:line="360" w:lineRule="auto"/>
      </w:pPr>
      <w:r w:rsidRPr="00D816E5">
        <w:t>Sau khi hoàn thành ma trận so sánh, tiến hành tính trọng số tương đối cho từng yếu tố bằng cách chuẩn hóa cột và tính trung bình dòng.</w:t>
      </w:r>
    </w:p>
    <w:p w14:paraId="0CC8DC24" w14:textId="77777777" w:rsidR="00E04DA8" w:rsidRPr="00D816E5" w:rsidRDefault="00E04DA8" w:rsidP="00020273">
      <w:pPr>
        <w:numPr>
          <w:ilvl w:val="0"/>
          <w:numId w:val="15"/>
        </w:numPr>
        <w:spacing w:line="360" w:lineRule="auto"/>
      </w:pPr>
      <w:r w:rsidRPr="00D816E5">
        <w:t>Kiểm tra độ nhất quán thông qua chỉ số CR (Consistency Ratio).</w:t>
      </w:r>
    </w:p>
    <w:p w14:paraId="10B20A40" w14:textId="77777777" w:rsidR="00E04DA8" w:rsidRPr="00D816E5" w:rsidRDefault="00E04DA8" w:rsidP="00020273">
      <w:pPr>
        <w:numPr>
          <w:ilvl w:val="1"/>
          <w:numId w:val="16"/>
        </w:numPr>
        <w:spacing w:line="360" w:lineRule="auto"/>
        <w:ind w:left="1276"/>
      </w:pPr>
      <w:r w:rsidRPr="00D816E5">
        <w:t>Nếu CR ≤ 0.1: ma trận đánh giá được xem là nhất quán.</w:t>
      </w:r>
    </w:p>
    <w:p w14:paraId="1940036F" w14:textId="77777777" w:rsidR="00E04DA8" w:rsidRPr="00D816E5" w:rsidRDefault="00E04DA8" w:rsidP="00020273">
      <w:pPr>
        <w:numPr>
          <w:ilvl w:val="1"/>
          <w:numId w:val="16"/>
        </w:numPr>
        <w:spacing w:line="360" w:lineRule="auto"/>
        <w:ind w:left="1276"/>
      </w:pPr>
      <w:r w:rsidRPr="00D816E5">
        <w:t>Nếu CR &gt; 0.1: cần điều chỉnh lại ma trận để nâng cao độ tin cậy.</w:t>
      </w:r>
    </w:p>
    <w:p w14:paraId="1D1DF4D7" w14:textId="77777777" w:rsidR="00E04DA8" w:rsidRPr="00E04DA8" w:rsidRDefault="00E04DA8" w:rsidP="00020273">
      <w:pPr>
        <w:spacing w:line="360" w:lineRule="auto"/>
      </w:pPr>
      <w:r w:rsidRPr="00E04DA8">
        <w:rPr>
          <w:b/>
          <w:bCs/>
        </w:rPr>
        <w:t>Bước 4: Tổng hợp và xếp hạng phương án</w:t>
      </w:r>
    </w:p>
    <w:p w14:paraId="2146A1DE" w14:textId="77777777" w:rsidR="00E04DA8" w:rsidRPr="00E04DA8" w:rsidRDefault="00E04DA8" w:rsidP="00020273">
      <w:pPr>
        <w:numPr>
          <w:ilvl w:val="0"/>
          <w:numId w:val="18"/>
        </w:numPr>
        <w:spacing w:line="360" w:lineRule="auto"/>
      </w:pPr>
      <w:r w:rsidRPr="00E04DA8">
        <w:t>Sau khi tính trọng số của các tiêu chí và phương án, tiến hành tổng hợp trọng số theo nguyên tắc nhân và cộng.</w:t>
      </w:r>
    </w:p>
    <w:p w14:paraId="334DA7E0" w14:textId="48E77DCC" w:rsidR="006C1CBE" w:rsidRDefault="00E04DA8" w:rsidP="00020273">
      <w:pPr>
        <w:numPr>
          <w:ilvl w:val="0"/>
          <w:numId w:val="18"/>
        </w:numPr>
        <w:spacing w:line="360" w:lineRule="auto"/>
      </w:pPr>
      <w:r w:rsidRPr="00E04DA8">
        <w:t>Phương án có tổng điểm cao nhất sẽ là phương án được đề xuất lựa chọn.</w:t>
      </w:r>
    </w:p>
    <w:p w14:paraId="6D6DD5D4" w14:textId="23ABEDDF" w:rsidR="00590A9E" w:rsidRDefault="00590A9E" w:rsidP="00590A9E">
      <w:pPr>
        <w:pStyle w:val="H2"/>
      </w:pPr>
      <w:bookmarkStart w:id="19" w:name="_Toc197957815"/>
      <w:r>
        <w:t>2.</w:t>
      </w:r>
      <w:r w:rsidR="008309DF">
        <w:t>7</w:t>
      </w:r>
      <w:r>
        <w:t xml:space="preserve"> </w:t>
      </w:r>
      <w:r w:rsidRPr="00590A9E">
        <w:t>Ứng dụng AHP trong kinh doanh và lựa chọn địa điểm</w:t>
      </w:r>
      <w:bookmarkEnd w:id="19"/>
    </w:p>
    <w:p w14:paraId="2FE4ED22" w14:textId="170DFF4A" w:rsidR="00D14F59" w:rsidRDefault="00D14F59" w:rsidP="00682087">
      <w:pPr>
        <w:pStyle w:val="H3"/>
        <w:spacing w:line="360" w:lineRule="auto"/>
        <w:ind w:left="567"/>
      </w:pPr>
      <w:bookmarkStart w:id="20" w:name="_Toc197957816"/>
      <w:r w:rsidRPr="00D14F59">
        <w:t>2.</w:t>
      </w:r>
      <w:r w:rsidR="008309DF">
        <w:t>7</w:t>
      </w:r>
      <w:r w:rsidRPr="00D14F59">
        <w:t>.1. Một số nghiên cứu trước đây liên quan</w:t>
      </w:r>
      <w:bookmarkEnd w:id="20"/>
    </w:p>
    <w:p w14:paraId="2D06EA42" w14:textId="733C8DC3" w:rsidR="00D14F59" w:rsidRPr="00D14F59" w:rsidRDefault="00D14F59" w:rsidP="005801E8">
      <w:pPr>
        <w:spacing w:line="360" w:lineRule="auto"/>
        <w:ind w:firstLine="567"/>
      </w:pPr>
      <w:r w:rsidRPr="00D14F59">
        <w:t>Phương pháp phân tích thứ bậc (AHP) đã được ứng dụng rộng rãi trong lĩnh vực kinh doanh, đặc biệt là trong các quyết định chiến lược đòi hỏi đánh giá nhiều yếu tố cùng lúc.</w:t>
      </w:r>
      <w:r w:rsidR="005F73E9">
        <w:t xml:space="preserve"> </w:t>
      </w:r>
      <w:r w:rsidRPr="00D14F59">
        <w:t>Trong bối cảnh lựa chọn địa điểm, AHP được xem là một công cụ hỗ trợ hiệu quả cho nhà quản lý trong việc đánh giá và so sánh các phương án khác nhau một cách có hệ thống.</w:t>
      </w:r>
    </w:p>
    <w:p w14:paraId="7D55AC42" w14:textId="77777777" w:rsidR="00D14F59" w:rsidRPr="00D14F59" w:rsidRDefault="00D14F59" w:rsidP="005801E8">
      <w:pPr>
        <w:spacing w:line="360" w:lineRule="auto"/>
      </w:pPr>
      <w:r w:rsidRPr="00D14F59">
        <w:t>Một số nghiên cứu điển hình về ứng dụng AHP trong lựa chọn địa điểm có thể kể đến như:</w:t>
      </w:r>
    </w:p>
    <w:p w14:paraId="5ABE485A" w14:textId="5E8885EE" w:rsidR="00D14F59" w:rsidRPr="00D14F59" w:rsidRDefault="00D14F59" w:rsidP="005801E8">
      <w:pPr>
        <w:pStyle w:val="ListParagraph"/>
        <w:numPr>
          <w:ilvl w:val="0"/>
          <w:numId w:val="21"/>
        </w:numPr>
        <w:spacing w:line="360" w:lineRule="auto"/>
      </w:pPr>
      <w:r w:rsidRPr="007F5118">
        <w:t>Badri (1999)</w:t>
      </w:r>
      <w:r w:rsidRPr="00D14F59">
        <w:t xml:space="preserve"> sử dụng AHP để lựa chọn địa điểm xây dựng nhà máy tại Các Tiểu vương quốc Ả Rập Thống nhất. Nghiên cứu đã chỉ ra rằng việc tích hợp các yếu tố như chi phí, khoảng cách, thị trường và nhân lực vào mô hình AHP giúp đưa ra quyết định chính xác hơn.</w:t>
      </w:r>
      <w:r w:rsidR="009277EE">
        <w:t xml:space="preserve"> “</w:t>
      </w:r>
      <w:r w:rsidRPr="009277EE">
        <w:rPr>
          <w:i/>
          <w:iCs/>
        </w:rPr>
        <w:t xml:space="preserve">Badri, M. A. (1999). Combining the analytic hierarchy process </w:t>
      </w:r>
      <w:r w:rsidRPr="009277EE">
        <w:rPr>
          <w:i/>
          <w:iCs/>
        </w:rPr>
        <w:lastRenderedPageBreak/>
        <w:t>and goal programming for global facility location-allocation problem. International Journal of Production Economics, 62(3), 237–248.</w:t>
      </w:r>
      <w:r w:rsidR="009277EE">
        <w:rPr>
          <w:i/>
          <w:iCs/>
        </w:rPr>
        <w:t>”</w:t>
      </w:r>
    </w:p>
    <w:p w14:paraId="50EA7F95" w14:textId="49F35359" w:rsidR="00D14F59" w:rsidRPr="00D14F59" w:rsidRDefault="00D14F59" w:rsidP="005801E8">
      <w:pPr>
        <w:pStyle w:val="ListParagraph"/>
        <w:numPr>
          <w:ilvl w:val="0"/>
          <w:numId w:val="21"/>
        </w:numPr>
        <w:spacing w:line="360" w:lineRule="auto"/>
      </w:pPr>
      <w:r w:rsidRPr="007F5118">
        <w:t>Kuo et al. (1999)</w:t>
      </w:r>
      <w:r w:rsidRPr="00D14F59">
        <w:t xml:space="preserve"> áp dụng AHP để chọn địa điểm đặt cửa hàng bán lẻ tại Đài Loan. Nghiên cứu này cho thấy rằng AHP giúp nhà quản lý nhận diện và lượng hóa được các yếu tố khó định lượng như “hình ảnh thương hiệu” hay “khả năng tiếp cận khách hàng”.</w:t>
      </w:r>
      <w:r w:rsidR="001411C1">
        <w:t xml:space="preserve"> “</w:t>
      </w:r>
      <w:r w:rsidRPr="009277EE">
        <w:rPr>
          <w:i/>
          <w:iCs/>
        </w:rPr>
        <w:t>Kuo, R. J., Chi, S. C., &amp; Kao, S. S. (1999). A decision support system for selecting convenience store location through integration of fuzzy AHP and artificial neural network. Computers in Industry, 47(2), 199–214</w:t>
      </w:r>
      <w:r w:rsidR="001411C1">
        <w:rPr>
          <w:i/>
          <w:iCs/>
        </w:rPr>
        <w:t>”</w:t>
      </w:r>
      <w:r w:rsidRPr="009277EE">
        <w:rPr>
          <w:i/>
          <w:iCs/>
        </w:rPr>
        <w:t>.</w:t>
      </w:r>
    </w:p>
    <w:p w14:paraId="4F2D5DA1" w14:textId="68EF1B95" w:rsidR="00D14F59" w:rsidRPr="00D14F59" w:rsidRDefault="00D14F59" w:rsidP="005801E8">
      <w:pPr>
        <w:pStyle w:val="ListParagraph"/>
        <w:numPr>
          <w:ilvl w:val="0"/>
          <w:numId w:val="21"/>
        </w:numPr>
        <w:spacing w:line="360" w:lineRule="auto"/>
      </w:pPr>
      <w:r w:rsidRPr="007F5118">
        <w:t>Ho và cộng sự (2005)</w:t>
      </w:r>
      <w:r w:rsidRPr="00D14F59">
        <w:t xml:space="preserve"> đã tổng hợp hơn 150 nghiên cứu ứng dụng AHP trong lĩnh vực logistics, quản trị chuỗi cung ứng và lựa chọn nhà cung cấp, khẳng định vai trò của AHP như một phương pháp MCDM hiệu quả trong môi trường kinh doanh năng động.</w:t>
      </w:r>
      <w:r w:rsidR="001411C1">
        <w:t xml:space="preserve"> “</w:t>
      </w:r>
      <w:r w:rsidRPr="009277EE">
        <w:rPr>
          <w:i/>
          <w:iCs/>
        </w:rPr>
        <w:t>Ho, W., Xu, X., &amp; Dey, P. K. (2005). Multi-criteria decision making approaches for supplier evaluation and selection: A literature review. European Journal of Operational Research, 202(1), 16–24.</w:t>
      </w:r>
      <w:r w:rsidR="001411C1">
        <w:rPr>
          <w:i/>
          <w:iCs/>
        </w:rPr>
        <w:t>”</w:t>
      </w:r>
    </w:p>
    <w:p w14:paraId="543BDAF5" w14:textId="470AAEC4" w:rsidR="00D14F59" w:rsidRDefault="00D14F59" w:rsidP="005801E8">
      <w:pPr>
        <w:spacing w:line="360" w:lineRule="auto"/>
        <w:ind w:firstLine="567"/>
      </w:pPr>
      <w:r w:rsidRPr="00D14F59">
        <w:t>Các nghiên cứu trên cho thấy rằng AHP không chỉ phù hợp với các bài toán kỹ thuật mà còn được ứng dụng hiệu quả trong quản trị kinh doanh, đặc biệt là các quyết định mang tính chiến lược như lựa chọn vị trí kinh doanh, mở rộng thị trường hoặc lựa chọn đối tác.</w:t>
      </w:r>
    </w:p>
    <w:p w14:paraId="193364A2" w14:textId="2EE946D5" w:rsidR="00D14F59" w:rsidRDefault="00D14F59" w:rsidP="00EF5828">
      <w:pPr>
        <w:pStyle w:val="H3"/>
        <w:ind w:left="567"/>
      </w:pPr>
      <w:bookmarkStart w:id="21" w:name="_Toc197957817"/>
      <w:r w:rsidRPr="00D14F59">
        <w:t>2.</w:t>
      </w:r>
      <w:r w:rsidR="008309DF">
        <w:t>7</w:t>
      </w:r>
      <w:r w:rsidRPr="00D14F59">
        <w:t>.2. Mức độ phù hợp của AHP trong ngành F&amp;B</w:t>
      </w:r>
      <w:bookmarkEnd w:id="21"/>
    </w:p>
    <w:p w14:paraId="6BD23DD8" w14:textId="5A4967A0" w:rsidR="00EF5828" w:rsidRPr="00EF5828" w:rsidRDefault="00EF5828" w:rsidP="00682087">
      <w:pPr>
        <w:ind w:firstLine="567"/>
      </w:pPr>
      <w:r w:rsidRPr="00EF5828">
        <w:t>Trong ngành F&amp;B (Food and Beverage), việc lựa chọn địa điểm đóng vai trò cực kỳ quan trọng, đặc biệt đối với mô hình kinh doanh quán cà phê nơi mà yếu tố không gian, vị trí và môi trường xung quanh có ảnh hưởng trực tiếp đến lượng khách hàng và doanh thu.</w:t>
      </w:r>
    </w:p>
    <w:p w14:paraId="7B9B6BCB" w14:textId="77777777" w:rsidR="00EF5828" w:rsidRPr="00EF5828" w:rsidRDefault="00EF5828" w:rsidP="00EF5828">
      <w:r w:rsidRPr="00EF5828">
        <w:t>Phương pháp AHP tỏ ra đặc biệt phù hợp với lĩnh vực này vì những lý do sau:</w:t>
      </w:r>
    </w:p>
    <w:p w14:paraId="14835358" w14:textId="5871E472" w:rsidR="00EF5828" w:rsidRPr="00EF5828" w:rsidRDefault="00EF5828" w:rsidP="00682087">
      <w:pPr>
        <w:numPr>
          <w:ilvl w:val="0"/>
          <w:numId w:val="24"/>
        </w:numPr>
      </w:pPr>
      <w:r w:rsidRPr="00EF5828">
        <w:t>Đa yếu tố ảnh hưởng: Việc chọn địa điểm quán cà phê không chỉ phụ thuộc vào chi phí thuê mà còn liên quan đến nhiều tiêu chí khác như: lưu lượng người qua lại, đối thủ cạnh tranh, khả năng đậu xe, gần trường học/văn phòng, tính thẩm mỹ của khu vực... Đây là một tình huống điển hình của ra quyết định đa tiêu chí rất phù hợp với AHP.</w:t>
      </w:r>
    </w:p>
    <w:p w14:paraId="0D210F8B" w14:textId="0DAE328F" w:rsidR="00EF5828" w:rsidRPr="00EF5828" w:rsidRDefault="00EF5828" w:rsidP="00682087">
      <w:pPr>
        <w:numPr>
          <w:ilvl w:val="0"/>
          <w:numId w:val="24"/>
        </w:numPr>
      </w:pPr>
      <w:r w:rsidRPr="00EF5828">
        <w:t>Sự đánh đổi rõ ràng giữa các yếu tố: Ví dụ, một địa điểm có lưu lượng khách cao thường đi kèm với chi phí thuê cao AHP giúp lượng hóa sự đánh đổi này bằng cách xác định mức độ ưu tiên giữa các tiêu chí.</w:t>
      </w:r>
    </w:p>
    <w:p w14:paraId="485E004B" w14:textId="4D4721D1" w:rsidR="00EF5828" w:rsidRPr="00EF5828" w:rsidRDefault="00EF5828" w:rsidP="00682087">
      <w:pPr>
        <w:numPr>
          <w:ilvl w:val="0"/>
          <w:numId w:val="24"/>
        </w:numPr>
      </w:pPr>
      <w:r w:rsidRPr="00EF5828">
        <w:lastRenderedPageBreak/>
        <w:t>Thích hợp cho quyết định nhóm: Trong các chuỗi quán cà phê hoặc nhóm đầu tư, nhiều người cùng tham gia lựa chọn địa điểm. AHP hỗ trợ tổng hợp ý kiến của nhiều người theo cách có hệ thống.</w:t>
      </w:r>
    </w:p>
    <w:p w14:paraId="593E0AF2" w14:textId="2E3524FA" w:rsidR="00EF5828" w:rsidRPr="00EF5828" w:rsidRDefault="00EF5828" w:rsidP="00682087">
      <w:pPr>
        <w:numPr>
          <w:ilvl w:val="0"/>
          <w:numId w:val="24"/>
        </w:numPr>
      </w:pPr>
      <w:r w:rsidRPr="00EF5828">
        <w:t>Khả năng áp dụng thực tế cao: Các bảng so sánh cặp trong AHP dễ xây dựng và thực hiện ngay cả khi không có dữ liệu định lượng rõ ràng điều rất thường gặp trong lựa chọn mặt bằng kinh doanh.</w:t>
      </w:r>
    </w:p>
    <w:p w14:paraId="147774E2" w14:textId="67E33C6E" w:rsidR="00590A9E" w:rsidRDefault="00590A9E" w:rsidP="00590A9E">
      <w:pPr>
        <w:pStyle w:val="H2"/>
      </w:pPr>
      <w:bookmarkStart w:id="22" w:name="_Toc197957818"/>
      <w:r>
        <w:t>2.</w:t>
      </w:r>
      <w:r w:rsidR="008309DF">
        <w:t>8</w:t>
      </w:r>
      <w:r>
        <w:t xml:space="preserve"> </w:t>
      </w:r>
      <w:r w:rsidRPr="00590A9E">
        <w:t>Các tiêu chí chọn địa điểm kinh doanh quán cà phê</w:t>
      </w:r>
      <w:bookmarkEnd w:id="22"/>
    </w:p>
    <w:p w14:paraId="439BCDC7" w14:textId="77777777" w:rsidR="009B585F" w:rsidRPr="00CC49B2" w:rsidRDefault="009B585F" w:rsidP="005801E8">
      <w:pPr>
        <w:spacing w:line="360" w:lineRule="auto"/>
        <w:ind w:firstLine="360"/>
      </w:pPr>
      <w:r w:rsidRPr="00CC49B2">
        <w:t>Việc lựa chọn địa điểm kinh doanh quán cà phê đòi hỏi phải xem xét nhiều yếu tố để đảm bảo tính khả thi và hiệu quả kinh tế. Dựa trên nghiên cứu thị trường và khảo sát thực tế tại khu vực trung tâm TP.HCM, các tiêu chí đánh giá sau đây được xác định:</w:t>
      </w:r>
    </w:p>
    <w:p w14:paraId="4B323039" w14:textId="77777777" w:rsidR="009B585F" w:rsidRPr="00CC49B2" w:rsidRDefault="009B585F" w:rsidP="005801E8">
      <w:pPr>
        <w:numPr>
          <w:ilvl w:val="0"/>
          <w:numId w:val="25"/>
        </w:numPr>
        <w:spacing w:line="360" w:lineRule="auto"/>
      </w:pPr>
      <w:r w:rsidRPr="00CC49B2">
        <w:t>Chi phí thuê mặt bằng: Là yếu tố quan trọng hàng đầu, ảnh hưởng trực tiếp đến chi phí vận hành và khả năng sinh lời của quán cà phê. Một mức chi phí hợp lý giúp giảm áp lực tài chính và tối ưu hóa lợi nhuận.</w:t>
      </w:r>
    </w:p>
    <w:p w14:paraId="5F70C7E2" w14:textId="77777777" w:rsidR="009B585F" w:rsidRPr="00CC49B2" w:rsidRDefault="009B585F" w:rsidP="005801E8">
      <w:pPr>
        <w:numPr>
          <w:ilvl w:val="0"/>
          <w:numId w:val="25"/>
        </w:numPr>
        <w:spacing w:line="360" w:lineRule="auto"/>
      </w:pPr>
      <w:r w:rsidRPr="00CC49B2">
        <w:t>Mật độ dân cư: Phản ánh số lượng khách hàng tiềm năng trong khu vực. Mật độ dân cư cao thường phù hợp với các quán cà phê hướng đến lượng khách lớn.</w:t>
      </w:r>
    </w:p>
    <w:p w14:paraId="04B10664" w14:textId="77777777" w:rsidR="009B585F" w:rsidRPr="00CC49B2" w:rsidRDefault="009B585F" w:rsidP="005801E8">
      <w:pPr>
        <w:numPr>
          <w:ilvl w:val="0"/>
          <w:numId w:val="25"/>
        </w:numPr>
        <w:spacing w:line="360" w:lineRule="auto"/>
      </w:pPr>
      <w:r w:rsidRPr="00CC49B2">
        <w:t>Mức thu nhập trung bình: Ảnh hưởng đến khả năng chi tiêu của khách hàng. Khu vực có thu nhập cao thường phù hợp với các quán cà phê cao cấp hoặc dịch vụ đặc biệt.</w:t>
      </w:r>
    </w:p>
    <w:p w14:paraId="164EE347" w14:textId="77777777" w:rsidR="009B585F" w:rsidRPr="00CC49B2" w:rsidRDefault="009B585F" w:rsidP="005801E8">
      <w:pPr>
        <w:numPr>
          <w:ilvl w:val="0"/>
          <w:numId w:val="25"/>
        </w:numPr>
        <w:spacing w:line="360" w:lineRule="auto"/>
      </w:pPr>
      <w:r w:rsidRPr="00CC49B2">
        <w:t>Diện tích trung bình: Diện tích địa điểm cần đủ lớn để thiết kế không gian thoải mái, hấp dẫn, đáp ứng nhu cầu của khách hàng.</w:t>
      </w:r>
    </w:p>
    <w:p w14:paraId="6B71D011" w14:textId="77777777" w:rsidR="009B585F" w:rsidRPr="00CC49B2" w:rsidRDefault="009B585F" w:rsidP="005801E8">
      <w:pPr>
        <w:numPr>
          <w:ilvl w:val="0"/>
          <w:numId w:val="25"/>
        </w:numPr>
        <w:spacing w:line="360" w:lineRule="auto"/>
      </w:pPr>
      <w:r w:rsidRPr="00CC49B2">
        <w:t>Số lượng quán cà phê cạnh tranh: Thể hiện mức độ cạnh tranh trong khu vực. Quá nhiều quán cà phê có thể làm giảm thị phần của quán mới.</w:t>
      </w:r>
    </w:p>
    <w:p w14:paraId="0847FBA3" w14:textId="77777777" w:rsidR="009B585F" w:rsidRPr="00CC49B2" w:rsidRDefault="009B585F" w:rsidP="005801E8">
      <w:pPr>
        <w:numPr>
          <w:ilvl w:val="0"/>
          <w:numId w:val="25"/>
        </w:numPr>
        <w:spacing w:line="360" w:lineRule="auto"/>
      </w:pPr>
      <w:r w:rsidRPr="00CC49B2">
        <w:t>Lượng khách trung bình/ngày: Đánh giá lưu lượng người qua lại hoặc khách hàng tiềm năng trong ngày, là yếu tố then chốt đảm bảo doanh thu.</w:t>
      </w:r>
    </w:p>
    <w:p w14:paraId="4C8D5F93" w14:textId="77777777" w:rsidR="009B585F" w:rsidRPr="00CC49B2" w:rsidRDefault="009B585F" w:rsidP="005801E8">
      <w:pPr>
        <w:numPr>
          <w:ilvl w:val="0"/>
          <w:numId w:val="25"/>
        </w:numPr>
        <w:spacing w:line="360" w:lineRule="auto"/>
      </w:pPr>
      <w:r w:rsidRPr="00CC49B2">
        <w:t>Quy hoạch đô thị: Liên quan đến hạ tầng và định hướng phát triển lâu dài của khu vực, ảnh hưởng đến sự bền vững của quán cà phê.</w:t>
      </w:r>
    </w:p>
    <w:p w14:paraId="031776F8" w14:textId="3B8B0A37" w:rsidR="009B585F" w:rsidRDefault="009B585F" w:rsidP="005801E8">
      <w:pPr>
        <w:spacing w:line="360" w:lineRule="auto"/>
        <w:ind w:firstLine="360"/>
      </w:pPr>
      <w:r w:rsidRPr="00CC49B2">
        <w:lastRenderedPageBreak/>
        <w:t>Các tiêu chí này được lựa chọn dựa trên tính đặc thù của ngành kinh doanh quán cà phê tại trung tâm TP.HCM, nơi có sự cạnh tranh cao và yêu cầu khắt khe về vị trí.</w:t>
      </w:r>
    </w:p>
    <w:p w14:paraId="275D8CDC" w14:textId="6B52ACF1" w:rsidR="00826C80" w:rsidRDefault="00826C80" w:rsidP="004B3815">
      <w:pPr>
        <w:pStyle w:val="H1"/>
        <w:jc w:val="center"/>
      </w:pPr>
      <w:bookmarkStart w:id="23" w:name="_Toc197957819"/>
      <w:r>
        <w:t>CHƯƠNG 3: PHƯƠNG PHÁP THỰC HIỆN</w:t>
      </w:r>
      <w:bookmarkEnd w:id="23"/>
    </w:p>
    <w:p w14:paraId="1AD9619C" w14:textId="3E41F042" w:rsidR="00C65BC5" w:rsidRDefault="00C65BC5" w:rsidP="00C65BC5">
      <w:pPr>
        <w:pStyle w:val="H2"/>
      </w:pPr>
      <w:bookmarkStart w:id="24" w:name="_Toc197957820"/>
      <w:r>
        <w:t xml:space="preserve">3.1 </w:t>
      </w:r>
      <w:r w:rsidR="007853D0">
        <w:t>Mô tả bài toán</w:t>
      </w:r>
      <w:bookmarkEnd w:id="24"/>
      <w:r w:rsidR="007853D0">
        <w:t xml:space="preserve"> </w:t>
      </w:r>
    </w:p>
    <w:p w14:paraId="7B1962FC" w14:textId="77777777" w:rsidR="00621401" w:rsidRPr="00621401" w:rsidRDefault="00621401" w:rsidP="00824136">
      <w:pPr>
        <w:spacing w:line="360" w:lineRule="auto"/>
        <w:ind w:firstLine="426"/>
      </w:pPr>
      <w:r w:rsidRPr="00621401">
        <w:t>Trong bối cảnh thị trường cà phê tại khu vực trung tâm TP.HCM ngày càng phát triển và cạnh tranh gay gắt, việc lựa chọn địa điểm kinh doanh đóng vai trò quyết định đến hiệu quả vận hành và khả năng sinh lời của quán. Mục tiêu của bài toán là xây dựng một hệ thống hỗ trợ ra quyết định giúp chủ đầu tư xác định vị trí tối ưu để mở quán cà phê, dựa trên việc phân tích và tổng hợp đồng thời nhiều tiêu chí quan trọng.</w:t>
      </w:r>
    </w:p>
    <w:p w14:paraId="17F76445" w14:textId="77777777" w:rsidR="00621401" w:rsidRPr="00621401" w:rsidRDefault="00621401" w:rsidP="00824136">
      <w:pPr>
        <w:spacing w:line="360" w:lineRule="auto"/>
        <w:ind w:firstLine="426"/>
      </w:pPr>
      <w:r w:rsidRPr="00621401">
        <w:t>Hệ thống sử dụng phương pháp Analytic Hierarchy Process (AHP) để đánh giá và xếp hạng các địa điểm tiềm năng. Quy trình AHP gồm ba tầng:</w:t>
      </w:r>
    </w:p>
    <w:p w14:paraId="08CE7553" w14:textId="77777777" w:rsidR="00621401" w:rsidRPr="00621401" w:rsidRDefault="00621401" w:rsidP="00824136">
      <w:pPr>
        <w:numPr>
          <w:ilvl w:val="0"/>
          <w:numId w:val="38"/>
        </w:numPr>
        <w:spacing w:line="360" w:lineRule="auto"/>
      </w:pPr>
      <w:r w:rsidRPr="00621401">
        <w:t>Mục tiêu: Chọn địa điểm kinh doanh quán cà phê phù hợp nhất.</w:t>
      </w:r>
    </w:p>
    <w:p w14:paraId="7377A4DA" w14:textId="77777777" w:rsidR="00621401" w:rsidRPr="00621401" w:rsidRDefault="00621401" w:rsidP="00824136">
      <w:pPr>
        <w:numPr>
          <w:ilvl w:val="0"/>
          <w:numId w:val="38"/>
        </w:numPr>
        <w:spacing w:line="360" w:lineRule="auto"/>
      </w:pPr>
      <w:r w:rsidRPr="00621401">
        <w:t>Tiêu chí đánh giá (7 tiêu chí):</w:t>
      </w:r>
    </w:p>
    <w:p w14:paraId="4FFC25C6" w14:textId="77777777" w:rsidR="00621401" w:rsidRPr="00621401" w:rsidRDefault="00621401" w:rsidP="00824136">
      <w:pPr>
        <w:numPr>
          <w:ilvl w:val="1"/>
          <w:numId w:val="41"/>
        </w:numPr>
        <w:spacing w:line="360" w:lineRule="auto"/>
        <w:ind w:left="1418"/>
      </w:pPr>
      <w:r w:rsidRPr="00621401">
        <w:t>Chi phí thuê mặt bằng: Ảnh hưởng trực tiếp đến chi phí cố định và áp lực tài chính ban đầu.</w:t>
      </w:r>
    </w:p>
    <w:p w14:paraId="1741EA09" w14:textId="77777777" w:rsidR="00621401" w:rsidRPr="00621401" w:rsidRDefault="00621401" w:rsidP="00824136">
      <w:pPr>
        <w:numPr>
          <w:ilvl w:val="1"/>
          <w:numId w:val="41"/>
        </w:numPr>
        <w:spacing w:line="360" w:lineRule="auto"/>
        <w:ind w:left="1418"/>
      </w:pPr>
      <w:r w:rsidRPr="00621401">
        <w:t>Mật độ dân cư: Phản ánh nguồn khách hàng tiềm năng trong khu vực.</w:t>
      </w:r>
    </w:p>
    <w:p w14:paraId="56BC0B39" w14:textId="77777777" w:rsidR="00621401" w:rsidRPr="00621401" w:rsidRDefault="00621401" w:rsidP="00824136">
      <w:pPr>
        <w:numPr>
          <w:ilvl w:val="1"/>
          <w:numId w:val="41"/>
        </w:numPr>
        <w:spacing w:line="360" w:lineRule="auto"/>
        <w:ind w:left="1418"/>
      </w:pPr>
      <w:r w:rsidRPr="00621401">
        <w:t>Mức thu nhập trung bình: Quyết định khả năng chi tiêu và phân khúc khách hàng mục tiêu.</w:t>
      </w:r>
    </w:p>
    <w:p w14:paraId="07076D24" w14:textId="77777777" w:rsidR="00621401" w:rsidRPr="00621401" w:rsidRDefault="00621401" w:rsidP="00824136">
      <w:pPr>
        <w:numPr>
          <w:ilvl w:val="1"/>
          <w:numId w:val="41"/>
        </w:numPr>
        <w:spacing w:line="360" w:lineRule="auto"/>
        <w:ind w:left="1418"/>
      </w:pPr>
      <w:r w:rsidRPr="00621401">
        <w:t>Diện tích trung bình: Liên quan đến quy mô phục vụ, sức chứa và trải nghiệm không gian.</w:t>
      </w:r>
    </w:p>
    <w:p w14:paraId="42F2B2FA" w14:textId="77777777" w:rsidR="00621401" w:rsidRPr="00621401" w:rsidRDefault="00621401" w:rsidP="00824136">
      <w:pPr>
        <w:numPr>
          <w:ilvl w:val="1"/>
          <w:numId w:val="41"/>
        </w:numPr>
        <w:spacing w:line="360" w:lineRule="auto"/>
        <w:ind w:left="1418"/>
      </w:pPr>
      <w:r w:rsidRPr="00621401">
        <w:t>Số lượng quán cà phê cạnh tranh: Mức độ cạnh tranh ảnh hưởng thị phần và chiến lược định vị.</w:t>
      </w:r>
    </w:p>
    <w:p w14:paraId="73C903CC" w14:textId="77777777" w:rsidR="00621401" w:rsidRPr="00621401" w:rsidRDefault="00621401" w:rsidP="00824136">
      <w:pPr>
        <w:numPr>
          <w:ilvl w:val="1"/>
          <w:numId w:val="41"/>
        </w:numPr>
        <w:spacing w:line="360" w:lineRule="auto"/>
        <w:ind w:left="1418"/>
      </w:pPr>
      <w:r w:rsidRPr="00621401">
        <w:t>Lượng khách trung bình/ngày: Chỉ số lưu lượng người qua lại, quyết định doanh thu dự kiến.</w:t>
      </w:r>
    </w:p>
    <w:p w14:paraId="01A3A74B" w14:textId="77777777" w:rsidR="00621401" w:rsidRPr="00621401" w:rsidRDefault="00621401" w:rsidP="00824136">
      <w:pPr>
        <w:numPr>
          <w:ilvl w:val="1"/>
          <w:numId w:val="41"/>
        </w:numPr>
        <w:spacing w:line="360" w:lineRule="auto"/>
        <w:ind w:left="1418"/>
      </w:pPr>
      <w:r w:rsidRPr="00621401">
        <w:lastRenderedPageBreak/>
        <w:t>Quy hoạch đô thị: Đánh giá rủi ro và tiềm năng phát triển lâu dài của khu vực theo quy hoạch.</w:t>
      </w:r>
    </w:p>
    <w:p w14:paraId="7E559739" w14:textId="77777777" w:rsidR="00621401" w:rsidRPr="00621401" w:rsidRDefault="00621401" w:rsidP="00824136">
      <w:pPr>
        <w:numPr>
          <w:ilvl w:val="0"/>
          <w:numId w:val="39"/>
        </w:numPr>
        <w:spacing w:line="360" w:lineRule="auto"/>
      </w:pPr>
      <w:r w:rsidRPr="00621401">
        <w:t>Phương án: Tập hợp các địa điểm cụ thể đã khảo sát trong khu vực trung tâm TP.HCM.</w:t>
      </w:r>
    </w:p>
    <w:p w14:paraId="349761A4" w14:textId="77777777" w:rsidR="00621401" w:rsidRPr="00621401" w:rsidRDefault="00621401" w:rsidP="00824136">
      <w:pPr>
        <w:spacing w:line="360" w:lineRule="auto"/>
      </w:pPr>
      <w:r w:rsidRPr="00621401">
        <w:t>Tiến trình giải quyết bài toán:</w:t>
      </w:r>
    </w:p>
    <w:p w14:paraId="2E89A03A" w14:textId="77777777" w:rsidR="00621401" w:rsidRPr="00621401" w:rsidRDefault="00621401" w:rsidP="00824136">
      <w:pPr>
        <w:numPr>
          <w:ilvl w:val="0"/>
          <w:numId w:val="37"/>
        </w:numPr>
        <w:spacing w:line="360" w:lineRule="auto"/>
      </w:pPr>
      <w:r w:rsidRPr="00621401">
        <w:t>Xây dựng ma trận so sánh cặp tiêu chí dựa trên ý kiến chuyên gia hoặc nhà đầu tư để tính trọng số tương đối của mỗi tiêu chí, đồng thời kiểm tra tính nhất quán của ma trận.</w:t>
      </w:r>
    </w:p>
    <w:p w14:paraId="70D4AE21" w14:textId="77777777" w:rsidR="00621401" w:rsidRPr="00621401" w:rsidRDefault="00621401" w:rsidP="00824136">
      <w:pPr>
        <w:numPr>
          <w:ilvl w:val="0"/>
          <w:numId w:val="37"/>
        </w:numPr>
        <w:spacing w:line="360" w:lineRule="auto"/>
      </w:pPr>
      <w:r w:rsidRPr="00621401">
        <w:t>Đối với từng tiêu chí, xây dựng ma trận so sánh cặp các địa điểm, tính trọng số cục bộ (điểm ưu tiên) của mỗi phương án theo từng tiêu chí.</w:t>
      </w:r>
    </w:p>
    <w:p w14:paraId="2A2918C2" w14:textId="77777777" w:rsidR="00621401" w:rsidRPr="00621401" w:rsidRDefault="00621401" w:rsidP="00824136">
      <w:pPr>
        <w:numPr>
          <w:ilvl w:val="0"/>
          <w:numId w:val="37"/>
        </w:numPr>
        <w:spacing w:line="360" w:lineRule="auto"/>
      </w:pPr>
      <w:r w:rsidRPr="00621401">
        <w:t>Tổng hợp: Nhân trọng số tiêu chí với trọng số cục bộ của phương án, sau đó cộng tổng để ra điểm toàn cục cho mỗi địa điểm.</w:t>
      </w:r>
    </w:p>
    <w:p w14:paraId="5D1481DB" w14:textId="620B96D1" w:rsidR="00621401" w:rsidRPr="00621401" w:rsidRDefault="00621401" w:rsidP="00824136">
      <w:pPr>
        <w:numPr>
          <w:ilvl w:val="0"/>
          <w:numId w:val="37"/>
        </w:numPr>
        <w:spacing w:line="360" w:lineRule="auto"/>
      </w:pPr>
      <w:r w:rsidRPr="00621401">
        <w:t>Xếp hạng và lựa chọn: Địa điểm có điểm toàn cục cao nhất được đề xuất là vị trí tối ưu để mở quán cà phê.</w:t>
      </w:r>
    </w:p>
    <w:p w14:paraId="303718E1" w14:textId="2336E3EB" w:rsidR="00FD0573" w:rsidRDefault="007853D0" w:rsidP="00FD0573">
      <w:pPr>
        <w:pStyle w:val="H2"/>
      </w:pPr>
      <w:bookmarkStart w:id="25" w:name="_Toc197957821"/>
      <w:r>
        <w:t>3.2 Quy trình thực hiện</w:t>
      </w:r>
      <w:bookmarkEnd w:id="25"/>
    </w:p>
    <w:p w14:paraId="2D317C75" w14:textId="2F439E29" w:rsidR="00FD0573" w:rsidRPr="00FD0573" w:rsidRDefault="00FD0573" w:rsidP="00AC681D">
      <w:pPr>
        <w:spacing w:line="360" w:lineRule="auto"/>
      </w:pPr>
      <w:r w:rsidRPr="00FD0573">
        <w:rPr>
          <w:b/>
          <w:bCs/>
        </w:rPr>
        <w:t>Bước 1: Xác định mục tiêu và tiêu chí</w:t>
      </w:r>
    </w:p>
    <w:p w14:paraId="5E806892" w14:textId="77777777" w:rsidR="00FD0573" w:rsidRPr="00FD0573" w:rsidRDefault="00FD0573" w:rsidP="00AC681D">
      <w:pPr>
        <w:numPr>
          <w:ilvl w:val="0"/>
          <w:numId w:val="62"/>
        </w:numPr>
        <w:spacing w:line="360" w:lineRule="auto"/>
      </w:pPr>
      <w:r w:rsidRPr="00FD0573">
        <w:t>Mục tiêu: Lựa chọn địa điểm kinh doanh quán cà phê tối ưu tại khu vực trung tâm TP.HCM.</w:t>
      </w:r>
    </w:p>
    <w:p w14:paraId="7F38A198" w14:textId="3CE9A3C8" w:rsidR="00FD0573" w:rsidRPr="00FD0573" w:rsidRDefault="00FD0573" w:rsidP="00AC681D">
      <w:pPr>
        <w:numPr>
          <w:ilvl w:val="0"/>
          <w:numId w:val="62"/>
        </w:numPr>
        <w:spacing w:line="360" w:lineRule="auto"/>
      </w:pPr>
      <w:r w:rsidRPr="00FD0573">
        <w:t>Tiêu chí đánh giá: Gồm n=7 tiêu chí:</w:t>
      </w:r>
    </w:p>
    <w:p w14:paraId="3A9C4E63" w14:textId="77777777" w:rsidR="00FD0573" w:rsidRPr="00FD0573" w:rsidRDefault="00FD0573" w:rsidP="00AC681D">
      <w:pPr>
        <w:numPr>
          <w:ilvl w:val="1"/>
          <w:numId w:val="53"/>
        </w:numPr>
        <w:spacing w:line="360" w:lineRule="auto"/>
      </w:pPr>
      <w:r w:rsidRPr="00FD0573">
        <w:t>Chi phí thuê mặt bằng</w:t>
      </w:r>
    </w:p>
    <w:p w14:paraId="197803B5" w14:textId="77777777" w:rsidR="00FD0573" w:rsidRPr="00FD0573" w:rsidRDefault="00FD0573" w:rsidP="00AC681D">
      <w:pPr>
        <w:numPr>
          <w:ilvl w:val="1"/>
          <w:numId w:val="53"/>
        </w:numPr>
        <w:spacing w:line="360" w:lineRule="auto"/>
      </w:pPr>
      <w:r w:rsidRPr="00FD0573">
        <w:t>Mật độ dân cư</w:t>
      </w:r>
    </w:p>
    <w:p w14:paraId="2C330521" w14:textId="77777777" w:rsidR="00FD0573" w:rsidRPr="00FD0573" w:rsidRDefault="00FD0573" w:rsidP="00AC681D">
      <w:pPr>
        <w:numPr>
          <w:ilvl w:val="1"/>
          <w:numId w:val="53"/>
        </w:numPr>
        <w:spacing w:line="360" w:lineRule="auto"/>
      </w:pPr>
      <w:r w:rsidRPr="00FD0573">
        <w:t>Mức thu nhập trung bình</w:t>
      </w:r>
    </w:p>
    <w:p w14:paraId="3C589CAE" w14:textId="77777777" w:rsidR="00FD0573" w:rsidRPr="00FD0573" w:rsidRDefault="00FD0573" w:rsidP="00AC681D">
      <w:pPr>
        <w:numPr>
          <w:ilvl w:val="1"/>
          <w:numId w:val="53"/>
        </w:numPr>
        <w:spacing w:line="360" w:lineRule="auto"/>
      </w:pPr>
      <w:r w:rsidRPr="00FD0573">
        <w:t>Diện tích trung bình</w:t>
      </w:r>
    </w:p>
    <w:p w14:paraId="2E7F82F3" w14:textId="77777777" w:rsidR="00FD0573" w:rsidRPr="00FD0573" w:rsidRDefault="00FD0573" w:rsidP="00AC681D">
      <w:pPr>
        <w:numPr>
          <w:ilvl w:val="1"/>
          <w:numId w:val="53"/>
        </w:numPr>
        <w:spacing w:line="360" w:lineRule="auto"/>
      </w:pPr>
      <w:r w:rsidRPr="00FD0573">
        <w:t>Số lượng quán cà phê cạnh tranh</w:t>
      </w:r>
    </w:p>
    <w:p w14:paraId="6CCF5F8B" w14:textId="77777777" w:rsidR="00FD0573" w:rsidRPr="00FD0573" w:rsidRDefault="00FD0573" w:rsidP="00AC681D">
      <w:pPr>
        <w:numPr>
          <w:ilvl w:val="1"/>
          <w:numId w:val="53"/>
        </w:numPr>
        <w:spacing w:line="360" w:lineRule="auto"/>
      </w:pPr>
      <w:r w:rsidRPr="00FD0573">
        <w:lastRenderedPageBreak/>
        <w:t>Lượng khách trung bình/ngày</w:t>
      </w:r>
    </w:p>
    <w:p w14:paraId="6A914B55" w14:textId="77777777" w:rsidR="00FD0573" w:rsidRPr="00FD0573" w:rsidRDefault="00FD0573" w:rsidP="00AC681D">
      <w:pPr>
        <w:numPr>
          <w:ilvl w:val="1"/>
          <w:numId w:val="53"/>
        </w:numPr>
        <w:spacing w:line="360" w:lineRule="auto"/>
      </w:pPr>
      <w:r w:rsidRPr="00FD0573">
        <w:t>Quy hoạch đô thị</w:t>
      </w:r>
    </w:p>
    <w:p w14:paraId="29E20F33" w14:textId="0A69ADA1" w:rsidR="00FD0573" w:rsidRPr="00FD0573" w:rsidRDefault="00FD0573" w:rsidP="00AC681D">
      <w:pPr>
        <w:spacing w:line="360" w:lineRule="auto"/>
      </w:pPr>
      <w:r w:rsidRPr="00FD0573">
        <w:rPr>
          <w:b/>
          <w:bCs/>
        </w:rPr>
        <w:t>Bước 2: Thiết lập mô hình phân cấp AHP</w:t>
      </w:r>
    </w:p>
    <w:p w14:paraId="606DEC6B" w14:textId="77777777" w:rsidR="00FD0573" w:rsidRPr="00FD0573" w:rsidRDefault="00FD0573" w:rsidP="00AC681D">
      <w:pPr>
        <w:numPr>
          <w:ilvl w:val="0"/>
          <w:numId w:val="63"/>
        </w:numPr>
        <w:spacing w:line="360" w:lineRule="auto"/>
      </w:pPr>
      <w:r w:rsidRPr="00FD0573">
        <w:t>Tầng 1: Mục tiêu tổng thể</w:t>
      </w:r>
    </w:p>
    <w:p w14:paraId="7413BD5A" w14:textId="77777777" w:rsidR="00FD0573" w:rsidRPr="00FD0573" w:rsidRDefault="00FD0573" w:rsidP="00AC681D">
      <w:pPr>
        <w:numPr>
          <w:ilvl w:val="0"/>
          <w:numId w:val="63"/>
        </w:numPr>
        <w:spacing w:line="360" w:lineRule="auto"/>
      </w:pPr>
      <w:r w:rsidRPr="00FD0573">
        <w:t>Tầng 2: Các tiêu chí (C₁, C₂, ..., C₇)</w:t>
      </w:r>
    </w:p>
    <w:p w14:paraId="345428E5" w14:textId="77777777" w:rsidR="00FD0573" w:rsidRPr="00FD0573" w:rsidRDefault="00FD0573" w:rsidP="00AC681D">
      <w:pPr>
        <w:numPr>
          <w:ilvl w:val="0"/>
          <w:numId w:val="63"/>
        </w:numPr>
        <w:spacing w:line="360" w:lineRule="auto"/>
      </w:pPr>
      <w:r w:rsidRPr="00FD0573">
        <w:t>Tầng 3: Các phương án (A₁, A₂, ..., Aₘ) là các địa điểm tiềm năng</w:t>
      </w:r>
    </w:p>
    <w:p w14:paraId="0B7E87F6" w14:textId="5BDD2ACF" w:rsidR="00FD0573" w:rsidRPr="00FD0573" w:rsidRDefault="00FD0573" w:rsidP="00AC681D">
      <w:pPr>
        <w:spacing w:line="360" w:lineRule="auto"/>
      </w:pPr>
      <w:r w:rsidRPr="00FD0573">
        <w:rPr>
          <w:b/>
          <w:bCs/>
        </w:rPr>
        <w:t>Bước 3: Tạo ma trận so sánh cặp giữa các tiêu chí</w:t>
      </w:r>
    </w:p>
    <w:p w14:paraId="10329B19" w14:textId="49310C63" w:rsidR="00FD0573" w:rsidRPr="00FD0573" w:rsidRDefault="00FD0573" w:rsidP="00AC681D">
      <w:pPr>
        <w:spacing w:line="360" w:lineRule="auto"/>
        <w:jc w:val="left"/>
      </w:pPr>
      <w:r w:rsidRPr="00FD0573">
        <w:t xml:space="preserve">Dựng ma trận so sánh cặp </w:t>
      </w:r>
      <w:r w:rsidRPr="00FD0573">
        <w:rPr>
          <w:noProof/>
        </w:rPr>
        <w:drawing>
          <wp:inline distT="0" distB="0" distL="0" distR="0" wp14:anchorId="5E92B6CC" wp14:editId="3BD56334">
            <wp:extent cx="491701" cy="175260"/>
            <wp:effectExtent l="0" t="0" r="3810" b="0"/>
            <wp:docPr id="1169525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525413" name=""/>
                    <pic:cNvPicPr/>
                  </pic:nvPicPr>
                  <pic:blipFill>
                    <a:blip r:embed="rId14"/>
                    <a:stretch>
                      <a:fillRect/>
                    </a:stretch>
                  </pic:blipFill>
                  <pic:spPr>
                    <a:xfrm>
                      <a:off x="0" y="0"/>
                      <a:ext cx="499345" cy="177985"/>
                    </a:xfrm>
                    <a:prstGeom prst="rect">
                      <a:avLst/>
                    </a:prstGeom>
                  </pic:spPr>
                </pic:pic>
              </a:graphicData>
            </a:graphic>
          </wp:inline>
        </w:drawing>
      </w:r>
      <w:r w:rsidRPr="00FD0573">
        <w:t xml:space="preserve"> theo thang điểm Saaty (1–9).</w:t>
      </w:r>
      <w:r w:rsidRPr="00FD0573">
        <w:br/>
        <w:t>Trong đó:</w:t>
      </w:r>
    </w:p>
    <w:p w14:paraId="0074C070" w14:textId="5B845270" w:rsidR="00FD0573" w:rsidRPr="00FD0573" w:rsidRDefault="00000000" w:rsidP="00AC681D">
      <w:pPr>
        <w:numPr>
          <w:ilvl w:val="0"/>
          <w:numId w:val="55"/>
        </w:numPr>
        <w:spacing w:line="360" w:lineRule="auto"/>
        <w:jc w:val="left"/>
      </w:pPr>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 xml:space="preserve"> </m:t>
        </m:r>
      </m:oMath>
      <w:r w:rsidR="00FD0573" w:rsidRPr="00FD0573">
        <w:t xml:space="preserve">: mức độ quan trọng của tiêu chí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FD0573" w:rsidRPr="00FD0573">
        <w:t xml:space="preserve"> so với </w:t>
      </w:r>
      <m:oMath>
        <m:sSub>
          <m:sSubPr>
            <m:ctrlPr>
              <w:rPr>
                <w:rFonts w:ascii="Cambria Math" w:hAnsi="Cambria Math"/>
                <w:i/>
              </w:rPr>
            </m:ctrlPr>
          </m:sSubPr>
          <m:e>
            <m:r>
              <w:rPr>
                <w:rFonts w:ascii="Cambria Math" w:hAnsi="Cambria Math"/>
              </w:rPr>
              <m:t>C</m:t>
            </m:r>
          </m:e>
          <m:sub>
            <m:r>
              <w:rPr>
                <w:rFonts w:ascii="Cambria Math" w:hAnsi="Cambria Math"/>
              </w:rPr>
              <m:t>j</m:t>
            </m:r>
          </m:sub>
        </m:sSub>
      </m:oMath>
    </w:p>
    <w:p w14:paraId="1A073E90" w14:textId="77777777" w:rsidR="00FD0573" w:rsidRDefault="00FD0573" w:rsidP="00AC681D">
      <w:pPr>
        <w:spacing w:line="360" w:lineRule="auto"/>
        <w:jc w:val="left"/>
      </w:pPr>
      <w:r w:rsidRPr="00FD0573">
        <w:t>Ma trận phải thoả mãn:</w:t>
      </w:r>
    </w:p>
    <w:p w14:paraId="194E873A" w14:textId="075661FB" w:rsidR="00FD0573" w:rsidRPr="00FD0573" w:rsidRDefault="00FD0573" w:rsidP="00AC681D">
      <w:pPr>
        <w:spacing w:line="360" w:lineRule="auto"/>
        <w:jc w:val="center"/>
      </w:pPr>
      <w:r w:rsidRPr="00FD0573">
        <w:rPr>
          <w:noProof/>
        </w:rPr>
        <w:drawing>
          <wp:inline distT="0" distB="0" distL="0" distR="0" wp14:anchorId="17F98AF7" wp14:editId="213E3E4F">
            <wp:extent cx="1845945" cy="770912"/>
            <wp:effectExtent l="0" t="0" r="1905" b="0"/>
            <wp:docPr id="2018622286"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622286" name="Picture 1" descr="A black text on a white background&#10;&#10;AI-generated content may be incorrect."/>
                    <pic:cNvPicPr/>
                  </pic:nvPicPr>
                  <pic:blipFill>
                    <a:blip r:embed="rId15"/>
                    <a:stretch>
                      <a:fillRect/>
                    </a:stretch>
                  </pic:blipFill>
                  <pic:spPr>
                    <a:xfrm>
                      <a:off x="0" y="0"/>
                      <a:ext cx="1853368" cy="774012"/>
                    </a:xfrm>
                    <a:prstGeom prst="rect">
                      <a:avLst/>
                    </a:prstGeom>
                  </pic:spPr>
                </pic:pic>
              </a:graphicData>
            </a:graphic>
          </wp:inline>
        </w:drawing>
      </w:r>
    </w:p>
    <w:p w14:paraId="79337B0E" w14:textId="0620201D" w:rsidR="00FD0573" w:rsidRPr="00FD0573" w:rsidRDefault="00FD0573" w:rsidP="00AC681D">
      <w:pPr>
        <w:spacing w:line="360" w:lineRule="auto"/>
        <w:rPr>
          <w:b/>
          <w:bCs/>
        </w:rPr>
      </w:pPr>
      <w:r w:rsidRPr="00FD0573">
        <w:rPr>
          <w:b/>
          <w:bCs/>
        </w:rPr>
        <w:t>Bước 4: Tính trọng số của tiêu chí</w:t>
      </w:r>
    </w:p>
    <w:p w14:paraId="4704BD03" w14:textId="77777777" w:rsidR="00FD0573" w:rsidRDefault="00FD0573" w:rsidP="00AC681D">
      <w:pPr>
        <w:numPr>
          <w:ilvl w:val="0"/>
          <w:numId w:val="56"/>
        </w:numPr>
        <w:spacing w:line="360" w:lineRule="auto"/>
      </w:pPr>
      <w:r w:rsidRPr="00FD0573">
        <w:t>Chuẩn hoá cột của ma trận:</w:t>
      </w:r>
    </w:p>
    <w:p w14:paraId="51650D50" w14:textId="11097DEE" w:rsidR="00011BF2" w:rsidRPr="00FD0573" w:rsidRDefault="00011BF2" w:rsidP="00AC681D">
      <w:pPr>
        <w:spacing w:line="360" w:lineRule="auto"/>
        <w:jc w:val="center"/>
      </w:pPr>
      <w:r w:rsidRPr="00011BF2">
        <w:rPr>
          <w:noProof/>
        </w:rPr>
        <w:drawing>
          <wp:inline distT="0" distB="0" distL="0" distR="0" wp14:anchorId="3430D147" wp14:editId="758F26AA">
            <wp:extent cx="1455420" cy="544850"/>
            <wp:effectExtent l="0" t="0" r="0" b="7620"/>
            <wp:docPr id="1928205556" name="Picture 1" descr="A mathematical equation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205556" name="Picture 1" descr="A mathematical equation with numbers and symbols&#10;&#10;AI-generated content may be incorrect."/>
                    <pic:cNvPicPr/>
                  </pic:nvPicPr>
                  <pic:blipFill>
                    <a:blip r:embed="rId16"/>
                    <a:stretch>
                      <a:fillRect/>
                    </a:stretch>
                  </pic:blipFill>
                  <pic:spPr>
                    <a:xfrm>
                      <a:off x="0" y="0"/>
                      <a:ext cx="1468857" cy="549880"/>
                    </a:xfrm>
                    <a:prstGeom prst="rect">
                      <a:avLst/>
                    </a:prstGeom>
                  </pic:spPr>
                </pic:pic>
              </a:graphicData>
            </a:graphic>
          </wp:inline>
        </w:drawing>
      </w:r>
    </w:p>
    <w:p w14:paraId="2D49803D" w14:textId="77777777" w:rsidR="00FD0573" w:rsidRPr="00FD0573" w:rsidRDefault="00FD0573" w:rsidP="00AC681D">
      <w:pPr>
        <w:numPr>
          <w:ilvl w:val="0"/>
          <w:numId w:val="57"/>
        </w:numPr>
        <w:spacing w:line="360" w:lineRule="auto"/>
      </w:pPr>
      <w:r w:rsidRPr="00FD0573">
        <w:t>Tính trọng số tiêu chí (trung bình các hàng):</w:t>
      </w:r>
    </w:p>
    <w:p w14:paraId="77C96D5D" w14:textId="544F8097" w:rsidR="00FD0573" w:rsidRPr="00FD0573" w:rsidRDefault="00011BF2" w:rsidP="00AC681D">
      <w:pPr>
        <w:spacing w:line="360" w:lineRule="auto"/>
        <w:jc w:val="center"/>
      </w:pPr>
      <w:r w:rsidRPr="00011BF2">
        <w:rPr>
          <w:noProof/>
        </w:rPr>
        <w:drawing>
          <wp:inline distT="0" distB="0" distL="0" distR="0" wp14:anchorId="260A65B6" wp14:editId="308408B9">
            <wp:extent cx="1333500" cy="591207"/>
            <wp:effectExtent l="0" t="0" r="0" b="0"/>
            <wp:docPr id="199119921" name="Picture 1" descr="A mathematical equation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19921" name="Picture 1" descr="A mathematical equation with numbers and symbols&#10;&#10;AI-generated content may be incorrect."/>
                    <pic:cNvPicPr/>
                  </pic:nvPicPr>
                  <pic:blipFill>
                    <a:blip r:embed="rId17"/>
                    <a:stretch>
                      <a:fillRect/>
                    </a:stretch>
                  </pic:blipFill>
                  <pic:spPr>
                    <a:xfrm>
                      <a:off x="0" y="0"/>
                      <a:ext cx="1345128" cy="596362"/>
                    </a:xfrm>
                    <a:prstGeom prst="rect">
                      <a:avLst/>
                    </a:prstGeom>
                  </pic:spPr>
                </pic:pic>
              </a:graphicData>
            </a:graphic>
          </wp:inline>
        </w:drawing>
      </w:r>
    </w:p>
    <w:p w14:paraId="05757463" w14:textId="77777777" w:rsidR="00FD0573" w:rsidRPr="00FD0573" w:rsidRDefault="00FD0573" w:rsidP="00AC681D">
      <w:pPr>
        <w:numPr>
          <w:ilvl w:val="0"/>
          <w:numId w:val="58"/>
        </w:numPr>
        <w:spacing w:line="360" w:lineRule="auto"/>
      </w:pPr>
      <w:r w:rsidRPr="00FD0573">
        <w:rPr>
          <w:b/>
          <w:bCs/>
        </w:rPr>
        <w:t>Kiểm tra tính nhất quán</w:t>
      </w:r>
      <w:r w:rsidRPr="00FD0573">
        <w:t>:</w:t>
      </w:r>
    </w:p>
    <w:p w14:paraId="0CCB6EDB" w14:textId="0940F580" w:rsidR="00011BF2" w:rsidRPr="00FD0573" w:rsidRDefault="00FD0573" w:rsidP="00AC681D">
      <w:pPr>
        <w:numPr>
          <w:ilvl w:val="1"/>
          <w:numId w:val="58"/>
        </w:numPr>
        <w:spacing w:line="360" w:lineRule="auto"/>
      </w:pPr>
      <w:r w:rsidRPr="00FD0573">
        <w:lastRenderedPageBreak/>
        <w:t xml:space="preserve">Tính vector: </w:t>
      </w:r>
      <w:r w:rsidR="00011BF2" w:rsidRPr="00011BF2">
        <w:rPr>
          <w:b/>
          <w:bCs/>
        </w:rPr>
        <w:t>Aw</w:t>
      </w:r>
    </w:p>
    <w:p w14:paraId="155F2497" w14:textId="651D841F" w:rsidR="00FD0573" w:rsidRPr="00FD0573" w:rsidRDefault="00FD0573" w:rsidP="00AC681D">
      <w:pPr>
        <w:numPr>
          <w:ilvl w:val="1"/>
          <w:numId w:val="58"/>
        </w:numPr>
        <w:spacing w:line="360" w:lineRule="auto"/>
      </w:pPr>
      <w:r w:rsidRPr="00FD0573">
        <w:t>Tính giá trị riêng:</w:t>
      </w:r>
    </w:p>
    <w:p w14:paraId="7E0B68C7" w14:textId="3F456AC3" w:rsidR="00FD0573" w:rsidRPr="00FD0573" w:rsidRDefault="00011BF2" w:rsidP="00AC681D">
      <w:pPr>
        <w:spacing w:line="360" w:lineRule="auto"/>
        <w:jc w:val="center"/>
      </w:pPr>
      <w:r w:rsidRPr="00011BF2">
        <w:rPr>
          <w:noProof/>
        </w:rPr>
        <w:drawing>
          <wp:inline distT="0" distB="0" distL="0" distR="0" wp14:anchorId="34147C93" wp14:editId="0051054F">
            <wp:extent cx="1802674" cy="502920"/>
            <wp:effectExtent l="0" t="0" r="7620" b="0"/>
            <wp:docPr id="398605387" name="Picture 1" descr="A math equation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605387" name="Picture 1" descr="A math equation with numbers and symbols&#10;&#10;AI-generated content may be incorrect."/>
                    <pic:cNvPicPr/>
                  </pic:nvPicPr>
                  <pic:blipFill>
                    <a:blip r:embed="rId18"/>
                    <a:stretch>
                      <a:fillRect/>
                    </a:stretch>
                  </pic:blipFill>
                  <pic:spPr>
                    <a:xfrm>
                      <a:off x="0" y="0"/>
                      <a:ext cx="1812022" cy="505528"/>
                    </a:xfrm>
                    <a:prstGeom prst="rect">
                      <a:avLst/>
                    </a:prstGeom>
                  </pic:spPr>
                </pic:pic>
              </a:graphicData>
            </a:graphic>
          </wp:inline>
        </w:drawing>
      </w:r>
    </w:p>
    <w:p w14:paraId="16BF95C7" w14:textId="77777777" w:rsidR="00FD0573" w:rsidRPr="00FD0573" w:rsidRDefault="00FD0573" w:rsidP="00AC681D">
      <w:pPr>
        <w:numPr>
          <w:ilvl w:val="1"/>
          <w:numId w:val="58"/>
        </w:numPr>
        <w:spacing w:line="360" w:lineRule="auto"/>
      </w:pPr>
      <w:r w:rsidRPr="00FD0573">
        <w:t>Chỉ số nhất quán:</w:t>
      </w:r>
    </w:p>
    <w:p w14:paraId="4EE1B3F5" w14:textId="716CC83C" w:rsidR="00FD0573" w:rsidRPr="00FD0573" w:rsidRDefault="00011BF2" w:rsidP="00AC681D">
      <w:pPr>
        <w:spacing w:line="360" w:lineRule="auto"/>
        <w:jc w:val="center"/>
      </w:pPr>
      <w:r w:rsidRPr="00011BF2">
        <w:rPr>
          <w:noProof/>
        </w:rPr>
        <w:drawing>
          <wp:inline distT="0" distB="0" distL="0" distR="0" wp14:anchorId="67E9CB20" wp14:editId="76FA0A5F">
            <wp:extent cx="1257300" cy="444154"/>
            <wp:effectExtent l="0" t="0" r="0" b="0"/>
            <wp:docPr id="111448154" name="Picture 1" descr="A math equation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48154" name="Picture 1" descr="A math equation with black text&#10;&#10;AI-generated content may be incorrect."/>
                    <pic:cNvPicPr/>
                  </pic:nvPicPr>
                  <pic:blipFill>
                    <a:blip r:embed="rId19"/>
                    <a:stretch>
                      <a:fillRect/>
                    </a:stretch>
                  </pic:blipFill>
                  <pic:spPr>
                    <a:xfrm>
                      <a:off x="0" y="0"/>
                      <a:ext cx="1264906" cy="446841"/>
                    </a:xfrm>
                    <a:prstGeom prst="rect">
                      <a:avLst/>
                    </a:prstGeom>
                  </pic:spPr>
                </pic:pic>
              </a:graphicData>
            </a:graphic>
          </wp:inline>
        </w:drawing>
      </w:r>
    </w:p>
    <w:p w14:paraId="43C18E7A" w14:textId="77777777" w:rsidR="00FD0573" w:rsidRPr="00FD0573" w:rsidRDefault="00FD0573" w:rsidP="00AC681D">
      <w:pPr>
        <w:numPr>
          <w:ilvl w:val="1"/>
          <w:numId w:val="58"/>
        </w:numPr>
        <w:spacing w:line="360" w:lineRule="auto"/>
      </w:pPr>
      <w:r w:rsidRPr="00FD0573">
        <w:t>Hệ số nhất quán:</w:t>
      </w:r>
    </w:p>
    <w:p w14:paraId="7383BB4E" w14:textId="10F38FDD" w:rsidR="00FD0573" w:rsidRPr="00FD0573" w:rsidRDefault="00011BF2" w:rsidP="00AC681D">
      <w:pPr>
        <w:spacing w:line="360" w:lineRule="auto"/>
        <w:jc w:val="center"/>
      </w:pPr>
      <w:r w:rsidRPr="00011BF2">
        <w:rPr>
          <w:noProof/>
        </w:rPr>
        <w:drawing>
          <wp:inline distT="0" distB="0" distL="0" distR="0" wp14:anchorId="22D223F4" wp14:editId="2F635654">
            <wp:extent cx="2295525" cy="496840"/>
            <wp:effectExtent l="0" t="0" r="0" b="0"/>
            <wp:docPr id="130085775"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85775" name="Picture 1" descr="A black text on a white background&#10;&#10;AI-generated content may be incorrect."/>
                    <pic:cNvPicPr/>
                  </pic:nvPicPr>
                  <pic:blipFill>
                    <a:blip r:embed="rId20"/>
                    <a:stretch>
                      <a:fillRect/>
                    </a:stretch>
                  </pic:blipFill>
                  <pic:spPr>
                    <a:xfrm>
                      <a:off x="0" y="0"/>
                      <a:ext cx="2331647" cy="504658"/>
                    </a:xfrm>
                    <a:prstGeom prst="rect">
                      <a:avLst/>
                    </a:prstGeom>
                  </pic:spPr>
                </pic:pic>
              </a:graphicData>
            </a:graphic>
          </wp:inline>
        </w:drawing>
      </w:r>
    </w:p>
    <w:p w14:paraId="125AC97A" w14:textId="432B20C0" w:rsidR="00FD0573" w:rsidRPr="00FD0573" w:rsidRDefault="00FD0573" w:rsidP="00AC681D">
      <w:pPr>
        <w:spacing w:line="360" w:lineRule="auto"/>
      </w:pPr>
      <w:r w:rsidRPr="00FD0573">
        <w:t>Nếu CR&lt;0,</w:t>
      </w:r>
      <w:r w:rsidR="00011BF2">
        <w:t>1</w:t>
      </w:r>
      <w:r w:rsidRPr="00FD0573">
        <w:t>: Ma trận nhất quán chấp nhận được.</w:t>
      </w:r>
    </w:p>
    <w:p w14:paraId="3FF004EB" w14:textId="2E8CD4E4" w:rsidR="00FD0573" w:rsidRPr="00FD0573" w:rsidRDefault="00FD0573" w:rsidP="00AC681D">
      <w:pPr>
        <w:spacing w:line="360" w:lineRule="auto"/>
        <w:rPr>
          <w:b/>
          <w:bCs/>
        </w:rPr>
      </w:pPr>
      <w:r w:rsidRPr="00FD0573">
        <w:rPr>
          <w:b/>
          <w:bCs/>
        </w:rPr>
        <w:t>Bước 5: So sánh các phương án theo từng tiêu chí</w:t>
      </w:r>
    </w:p>
    <w:p w14:paraId="75F97CAA" w14:textId="49AABAA5" w:rsidR="00FD0573" w:rsidRPr="00FD0573" w:rsidRDefault="00FD0573" w:rsidP="00AC681D">
      <w:pPr>
        <w:numPr>
          <w:ilvl w:val="0"/>
          <w:numId w:val="59"/>
        </w:numPr>
        <w:spacing w:line="360" w:lineRule="auto"/>
      </w:pPr>
      <w:r w:rsidRPr="00FD0573">
        <w:t xml:space="preserve">Với mỗi tiêu chí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Pr="00FD0573">
        <w:t xml:space="preserve">, tạo ma trận so sánh cặp giữa các phương á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FD0573">
        <w:t>.</w:t>
      </w:r>
    </w:p>
    <w:p w14:paraId="0405DABE" w14:textId="6D355C11" w:rsidR="00FD0573" w:rsidRPr="00FD0573" w:rsidRDefault="00FD0573" w:rsidP="00AC681D">
      <w:pPr>
        <w:numPr>
          <w:ilvl w:val="0"/>
          <w:numId w:val="59"/>
        </w:numPr>
        <w:spacing w:line="360" w:lineRule="auto"/>
      </w:pPr>
      <w:r w:rsidRPr="00FD0573">
        <w:t xml:space="preserve">Tính trọng số cục bộ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Pr="00FD0573">
        <w:t>của từng phương án theo cùng công thức như bước 4.</w:t>
      </w:r>
    </w:p>
    <w:p w14:paraId="6FA54E9D" w14:textId="676A4A30" w:rsidR="00FD0573" w:rsidRPr="00FD0573" w:rsidRDefault="00FD0573" w:rsidP="00AC681D">
      <w:pPr>
        <w:spacing w:line="360" w:lineRule="auto"/>
        <w:rPr>
          <w:b/>
          <w:bCs/>
        </w:rPr>
      </w:pPr>
      <w:r w:rsidRPr="00FD0573">
        <w:rPr>
          <w:b/>
          <w:bCs/>
        </w:rPr>
        <w:t>Bước 6: Tính điểm tổng hợp cho từng phương án</w:t>
      </w:r>
    </w:p>
    <w:p w14:paraId="33C5C197" w14:textId="77777777" w:rsidR="00FD0573" w:rsidRPr="00FD0573" w:rsidRDefault="00FD0573" w:rsidP="00AC681D">
      <w:pPr>
        <w:spacing w:line="360" w:lineRule="auto"/>
      </w:pPr>
      <w:r w:rsidRPr="00FD0573">
        <w:t>Công thức tổng hợp:</w:t>
      </w:r>
    </w:p>
    <w:p w14:paraId="44A08EB4" w14:textId="5EB4941D" w:rsidR="00FD0573" w:rsidRPr="00FD0573" w:rsidRDefault="00011BF2" w:rsidP="00AC681D">
      <w:pPr>
        <w:spacing w:line="360" w:lineRule="auto"/>
        <w:jc w:val="center"/>
      </w:pPr>
      <w:r w:rsidRPr="00011BF2">
        <w:rPr>
          <w:noProof/>
        </w:rPr>
        <w:drawing>
          <wp:inline distT="0" distB="0" distL="0" distR="0" wp14:anchorId="0B535AA8" wp14:editId="0592758F">
            <wp:extent cx="1525905" cy="678180"/>
            <wp:effectExtent l="0" t="0" r="0" b="7620"/>
            <wp:docPr id="287435949" name="Picture 1" descr="A mathematical equation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435949" name="Picture 1" descr="A mathematical equation with numbers and symbols&#10;&#10;AI-generated content may be incorrect."/>
                    <pic:cNvPicPr/>
                  </pic:nvPicPr>
                  <pic:blipFill>
                    <a:blip r:embed="rId21"/>
                    <a:stretch>
                      <a:fillRect/>
                    </a:stretch>
                  </pic:blipFill>
                  <pic:spPr>
                    <a:xfrm>
                      <a:off x="0" y="0"/>
                      <a:ext cx="1527354" cy="678824"/>
                    </a:xfrm>
                    <a:prstGeom prst="rect">
                      <a:avLst/>
                    </a:prstGeom>
                  </pic:spPr>
                </pic:pic>
              </a:graphicData>
            </a:graphic>
          </wp:inline>
        </w:drawing>
      </w:r>
    </w:p>
    <w:p w14:paraId="5E8F68DA" w14:textId="77777777" w:rsidR="00FD0573" w:rsidRPr="00FD0573" w:rsidRDefault="00FD0573" w:rsidP="00AC681D">
      <w:pPr>
        <w:spacing w:line="360" w:lineRule="auto"/>
      </w:pPr>
      <w:r w:rsidRPr="00FD0573">
        <w:t>Trong đó:</w:t>
      </w:r>
    </w:p>
    <w:p w14:paraId="3EB66EC1" w14:textId="53A2BBE6" w:rsidR="00FD0573" w:rsidRPr="00FD0573" w:rsidRDefault="00000000" w:rsidP="00AC681D">
      <w:pPr>
        <w:numPr>
          <w:ilvl w:val="0"/>
          <w:numId w:val="60"/>
        </w:numPr>
        <w:spacing w:line="360" w:lineRule="auto"/>
      </w:pP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FD0573" w:rsidRPr="00FD0573">
        <w:t>: điểm toàn cục của phương án (địa điểm) i</w:t>
      </w:r>
    </w:p>
    <w:p w14:paraId="77C3A9BE" w14:textId="2D5DF9FB" w:rsidR="00FD0573" w:rsidRPr="00FD0573" w:rsidRDefault="00000000" w:rsidP="00AC681D">
      <w:pPr>
        <w:numPr>
          <w:ilvl w:val="0"/>
          <w:numId w:val="60"/>
        </w:numPr>
        <w:spacing w:line="360" w:lineRule="auto"/>
      </w:pP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FD0573" w:rsidRPr="00FD0573">
        <w:t>: trọng số của tiêu chí j</w:t>
      </w:r>
    </w:p>
    <w:p w14:paraId="2853D0BE" w14:textId="7EA362DC" w:rsidR="00FD0573" w:rsidRPr="00FD0573" w:rsidRDefault="00000000" w:rsidP="00AC681D">
      <w:pPr>
        <w:numPr>
          <w:ilvl w:val="0"/>
          <w:numId w:val="60"/>
        </w:numPr>
        <w:spacing w:line="360" w:lineRule="auto"/>
      </w:pP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00011BF2">
        <w:rPr>
          <w:rFonts w:eastAsiaTheme="minorEastAsia"/>
        </w:rPr>
        <w:t xml:space="preserve">: </w:t>
      </w:r>
      <w:r w:rsidR="00FD0573" w:rsidRPr="00FD0573">
        <w:t>trọng số cục bộ của phương án i theo tiêu chí j</w:t>
      </w:r>
    </w:p>
    <w:p w14:paraId="508545F7" w14:textId="5D147AF8" w:rsidR="00FD0573" w:rsidRPr="00FD0573" w:rsidRDefault="00FD0573" w:rsidP="00AC681D">
      <w:pPr>
        <w:numPr>
          <w:ilvl w:val="0"/>
          <w:numId w:val="60"/>
        </w:numPr>
        <w:spacing w:line="360" w:lineRule="auto"/>
      </w:pPr>
      <w:r w:rsidRPr="00FD0573">
        <w:lastRenderedPageBreak/>
        <w:t>n: số lượng tiêu chí</w:t>
      </w:r>
    </w:p>
    <w:p w14:paraId="23D9E821" w14:textId="7090B406" w:rsidR="00FD0573" w:rsidRPr="00FD0573" w:rsidRDefault="00FD0573" w:rsidP="00AC681D">
      <w:pPr>
        <w:spacing w:line="360" w:lineRule="auto"/>
        <w:rPr>
          <w:b/>
          <w:bCs/>
        </w:rPr>
      </w:pPr>
      <w:r w:rsidRPr="00FD0573">
        <w:rPr>
          <w:b/>
          <w:bCs/>
        </w:rPr>
        <w:t>Bước 7: Xếp hạng và lựa chọn</w:t>
      </w:r>
    </w:p>
    <w:p w14:paraId="79AAF3D4" w14:textId="409BA2E2" w:rsidR="00FD0573" w:rsidRPr="00FD0573" w:rsidRDefault="00FD0573" w:rsidP="00AC681D">
      <w:pPr>
        <w:numPr>
          <w:ilvl w:val="0"/>
          <w:numId w:val="61"/>
        </w:numPr>
        <w:spacing w:line="360" w:lineRule="auto"/>
      </w:pPr>
      <w:r w:rsidRPr="00FD0573">
        <w:t xml:space="preserve">Sắp xếp các địa điểm theo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FD0573">
        <w:t>giảm dần.</w:t>
      </w:r>
    </w:p>
    <w:p w14:paraId="10A31441" w14:textId="6621DACA" w:rsidR="00FD0573" w:rsidRPr="00FD0573" w:rsidRDefault="00FD0573" w:rsidP="00AC681D">
      <w:pPr>
        <w:numPr>
          <w:ilvl w:val="0"/>
          <w:numId w:val="61"/>
        </w:numPr>
        <w:spacing w:line="360" w:lineRule="auto"/>
      </w:pPr>
      <w:r w:rsidRPr="00FD0573">
        <w:t xml:space="preserve">Địa điểm có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FD0573">
        <w:t xml:space="preserve"> cao nhất là phương án tối ưu được đề xuất.</w:t>
      </w:r>
    </w:p>
    <w:p w14:paraId="57FD8150" w14:textId="73220C96" w:rsidR="007853D0" w:rsidRDefault="007853D0" w:rsidP="00C65BC5">
      <w:pPr>
        <w:pStyle w:val="H2"/>
      </w:pPr>
      <w:bookmarkStart w:id="26" w:name="_Toc197957822"/>
      <w:r>
        <w:t>3.3 Kết quả đạt được</w:t>
      </w:r>
      <w:bookmarkEnd w:id="26"/>
    </w:p>
    <w:p w14:paraId="66541CF2" w14:textId="7C2400B8" w:rsidR="00826C80" w:rsidRDefault="00826C80" w:rsidP="004B3815">
      <w:pPr>
        <w:pStyle w:val="H1"/>
        <w:jc w:val="center"/>
      </w:pPr>
      <w:bookmarkStart w:id="27" w:name="_Toc197957823"/>
      <w:r>
        <w:t>CHƯƠNG 4: KẾT LUẬN</w:t>
      </w:r>
      <w:bookmarkEnd w:id="27"/>
      <w:r w:rsidR="004B3815">
        <w:t xml:space="preserve"> VÀ HƯỚNG PHÁT TRIỂN</w:t>
      </w:r>
    </w:p>
    <w:p w14:paraId="0339D43F" w14:textId="77777777" w:rsidR="002E50E6" w:rsidRPr="00925175" w:rsidRDefault="002E50E6" w:rsidP="002E50E6">
      <w:pPr>
        <w:pStyle w:val="H2"/>
        <w:spacing w:line="360" w:lineRule="auto"/>
      </w:pPr>
      <w:bookmarkStart w:id="28" w:name="_Toc197583375"/>
      <w:r>
        <w:t>4.</w:t>
      </w:r>
      <w:r w:rsidRPr="00925175">
        <w:t>1 Đánh giá kết quả đạt được</w:t>
      </w:r>
      <w:bookmarkEnd w:id="28"/>
    </w:p>
    <w:p w14:paraId="272C17E3" w14:textId="77777777" w:rsidR="002E50E6" w:rsidRPr="00925175" w:rsidRDefault="002E50E6" w:rsidP="002E50E6">
      <w:pPr>
        <w:pStyle w:val="H2"/>
        <w:spacing w:line="360" w:lineRule="auto"/>
      </w:pPr>
      <w:bookmarkStart w:id="29" w:name="_Toc197583376"/>
      <w:r>
        <w:t>4.</w:t>
      </w:r>
      <w:r w:rsidRPr="00925175">
        <w:t>2 Kiến thức lý thuyết đã được củng cố</w:t>
      </w:r>
      <w:bookmarkEnd w:id="29"/>
    </w:p>
    <w:p w14:paraId="690F132A" w14:textId="77777777" w:rsidR="002E50E6" w:rsidRPr="00925175" w:rsidRDefault="002E50E6" w:rsidP="002E50E6">
      <w:pPr>
        <w:pStyle w:val="H2"/>
        <w:spacing w:line="360" w:lineRule="auto"/>
      </w:pPr>
      <w:bookmarkStart w:id="30" w:name="_Toc197583377"/>
      <w:r>
        <w:t>4.</w:t>
      </w:r>
      <w:r w:rsidRPr="00925175">
        <w:t>3 Kỹ năng thực hành đã học được</w:t>
      </w:r>
      <w:bookmarkEnd w:id="30"/>
    </w:p>
    <w:p w14:paraId="656FCECB" w14:textId="77777777" w:rsidR="002E50E6" w:rsidRPr="00925175" w:rsidRDefault="002E50E6" w:rsidP="002E50E6">
      <w:pPr>
        <w:pStyle w:val="H2"/>
        <w:spacing w:line="360" w:lineRule="auto"/>
      </w:pPr>
      <w:bookmarkStart w:id="31" w:name="_Toc197583378"/>
      <w:r w:rsidRPr="00925175">
        <w:t>4.</w:t>
      </w:r>
      <w:r>
        <w:t>4</w:t>
      </w:r>
      <w:r w:rsidRPr="00925175">
        <w:t xml:space="preserve"> Kinh nghiệm thực tiễn tích lũy được</w:t>
      </w:r>
      <w:bookmarkEnd w:id="31"/>
    </w:p>
    <w:p w14:paraId="0721353C" w14:textId="77777777" w:rsidR="002E50E6" w:rsidRPr="00925175" w:rsidRDefault="002E50E6" w:rsidP="002E50E6">
      <w:pPr>
        <w:pStyle w:val="H2"/>
        <w:spacing w:line="360" w:lineRule="auto"/>
      </w:pPr>
      <w:bookmarkStart w:id="32" w:name="_Toc197583379"/>
      <w:r>
        <w:t>4.</w:t>
      </w:r>
      <w:r w:rsidRPr="00925175">
        <w:t>5 Thảo luận và các vấn đề chưa giải quyết</w:t>
      </w:r>
      <w:bookmarkEnd w:id="32"/>
    </w:p>
    <w:p w14:paraId="3350ACCC" w14:textId="77777777" w:rsidR="002E50E6" w:rsidRPr="00925175" w:rsidRDefault="002E50E6" w:rsidP="002E50E6">
      <w:pPr>
        <w:pStyle w:val="H2"/>
        <w:spacing w:line="360" w:lineRule="auto"/>
      </w:pPr>
      <w:bookmarkStart w:id="33" w:name="_Toc197583380"/>
      <w:r>
        <w:t>4.</w:t>
      </w:r>
      <w:r w:rsidRPr="00925175">
        <w:t>6 Kết luận</w:t>
      </w:r>
      <w:bookmarkEnd w:id="33"/>
    </w:p>
    <w:p w14:paraId="17EA3570" w14:textId="77777777" w:rsidR="002E50E6" w:rsidRPr="00925175" w:rsidRDefault="002E50E6" w:rsidP="002E50E6">
      <w:pPr>
        <w:pStyle w:val="H2"/>
        <w:spacing w:line="360" w:lineRule="auto"/>
      </w:pPr>
      <w:bookmarkStart w:id="34" w:name="_Toc197583381"/>
      <w:r>
        <w:t>4.</w:t>
      </w:r>
      <w:r w:rsidRPr="00925175">
        <w:t>7 Đề nghị rút ra từ kết quả đề tài</w:t>
      </w:r>
      <w:bookmarkEnd w:id="34"/>
    </w:p>
    <w:p w14:paraId="313FBF7C" w14:textId="30B710D9" w:rsidR="002E50E6" w:rsidRDefault="002E50E6" w:rsidP="002E50E6">
      <w:pPr>
        <w:pStyle w:val="H2"/>
        <w:spacing w:line="360" w:lineRule="auto"/>
      </w:pPr>
      <w:bookmarkStart w:id="35" w:name="_Toc197583382"/>
      <w:r>
        <w:t>4.</w:t>
      </w:r>
      <w:r w:rsidRPr="00925175">
        <w:t>8 Hướng phát triển tương lai</w:t>
      </w:r>
      <w:bookmarkEnd w:id="35"/>
    </w:p>
    <w:p w14:paraId="75A1D182" w14:textId="77777777" w:rsidR="002E50E6" w:rsidRDefault="002E50E6" w:rsidP="002E50E6"/>
    <w:p w14:paraId="5BEF63C8" w14:textId="77777777" w:rsidR="002E50E6" w:rsidRDefault="002E50E6" w:rsidP="002E50E6"/>
    <w:p w14:paraId="09D3DDBB" w14:textId="77777777" w:rsidR="002E50E6" w:rsidRDefault="002E50E6" w:rsidP="002E50E6"/>
    <w:p w14:paraId="1FEDFBE5" w14:textId="77777777" w:rsidR="002E50E6" w:rsidRDefault="002E50E6" w:rsidP="002E50E6"/>
    <w:p w14:paraId="4B5F398E" w14:textId="77777777" w:rsidR="002E50E6" w:rsidRDefault="002E50E6" w:rsidP="002E50E6"/>
    <w:p w14:paraId="09BA5558" w14:textId="77777777" w:rsidR="002E50E6" w:rsidRDefault="002E50E6" w:rsidP="002E50E6"/>
    <w:p w14:paraId="6D5E7764" w14:textId="77777777" w:rsidR="002E50E6" w:rsidRDefault="002E50E6" w:rsidP="002E50E6"/>
    <w:p w14:paraId="7C2C8DD3" w14:textId="408583B3" w:rsidR="00696F87" w:rsidRDefault="00696F87" w:rsidP="009F1721">
      <w:pPr>
        <w:pStyle w:val="H1"/>
        <w:jc w:val="center"/>
      </w:pPr>
      <w:r>
        <w:lastRenderedPageBreak/>
        <w:t>TÀI LIỆU THAM KHẢO</w:t>
      </w:r>
    </w:p>
    <w:p w14:paraId="279F8D0D" w14:textId="77777777" w:rsidR="00696F87" w:rsidRPr="00696F87" w:rsidRDefault="00696F87" w:rsidP="00696F87">
      <w:pPr>
        <w:pStyle w:val="Bibliography"/>
        <w:rPr>
          <w:rFonts w:cs="Times New Roman"/>
        </w:rPr>
      </w:pPr>
      <w:r>
        <w:fldChar w:fldCharType="begin"/>
      </w:r>
      <w:r>
        <w:instrText xml:space="preserve"> ADDIN ZOTERO_BIBL {"uncited":[],"omitted":[],"custom":[]} CSL_BIBLIOGRAPHY </w:instrText>
      </w:r>
      <w:r>
        <w:fldChar w:fldCharType="separate"/>
      </w:r>
      <w:r w:rsidRPr="00696F87">
        <w:rPr>
          <w:rFonts w:cs="Times New Roman"/>
        </w:rPr>
        <w:t>[1]</w:t>
      </w:r>
      <w:r w:rsidRPr="00696F87">
        <w:rPr>
          <w:rFonts w:cs="Times New Roman"/>
        </w:rPr>
        <w:tab/>
        <w:t>“Anaconda | Why Python: The Factors Leading to the Language’s…,” Anaconda. Accessed: May 12, 2025. [Online]. Available: https://www.anaconda.com/blog/why-python</w:t>
      </w:r>
    </w:p>
    <w:p w14:paraId="2EF2EA97" w14:textId="77777777" w:rsidR="00696F87" w:rsidRPr="00696F87" w:rsidRDefault="00696F87" w:rsidP="00696F87">
      <w:pPr>
        <w:pStyle w:val="Bibliography"/>
        <w:rPr>
          <w:rFonts w:cs="Times New Roman"/>
        </w:rPr>
      </w:pPr>
      <w:r w:rsidRPr="00696F87">
        <w:rPr>
          <w:rFonts w:cs="Times New Roman"/>
        </w:rPr>
        <w:t>[2]</w:t>
      </w:r>
      <w:r w:rsidRPr="00696F87">
        <w:rPr>
          <w:rFonts w:cs="Times New Roman"/>
        </w:rPr>
        <w:tab/>
        <w:t>“Qu’est-ce Que NoSQL ? Tout Savoir Sur Les Bases De Données NoSQL,” MongoDB. Accessed: May 12, 2025. [Online]. Available: https://www.mongodb.com/fr-fr/resources/basics/databases/nosql-explained</w:t>
      </w:r>
    </w:p>
    <w:p w14:paraId="381E658B" w14:textId="77777777" w:rsidR="00696F87" w:rsidRPr="00696F87" w:rsidRDefault="00696F87" w:rsidP="00696F87">
      <w:pPr>
        <w:pStyle w:val="Bibliography"/>
        <w:rPr>
          <w:rFonts w:cs="Times New Roman"/>
        </w:rPr>
      </w:pPr>
      <w:r w:rsidRPr="00696F87">
        <w:rPr>
          <w:rFonts w:cs="Times New Roman"/>
        </w:rPr>
        <w:t>[3]</w:t>
      </w:r>
      <w:r w:rsidRPr="00696F87">
        <w:rPr>
          <w:rFonts w:cs="Times New Roman"/>
        </w:rPr>
        <w:tab/>
        <w:t>“What is MongoDB Atlas? - Atlas - MongoDB Docs.” Accessed: May 12, 2025. [Online]. Available: https://www.mongodb.com/docs/atlas/</w:t>
      </w:r>
    </w:p>
    <w:p w14:paraId="507A120C" w14:textId="63C9EC6C" w:rsidR="00696F87" w:rsidRPr="002554C3" w:rsidRDefault="00696F87" w:rsidP="00696F87">
      <w:r>
        <w:fldChar w:fldCharType="end"/>
      </w:r>
    </w:p>
    <w:sectPr w:rsidR="00696F87" w:rsidRPr="002554C3" w:rsidSect="005957C2">
      <w:headerReference w:type="default" r:id="rId22"/>
      <w:footerReference w:type="default" r:id="rId23"/>
      <w:pgSz w:w="12240" w:h="15840"/>
      <w:pgMar w:top="1134" w:right="1134" w:bottom="1134"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5965FB" w14:textId="77777777" w:rsidR="00243B34" w:rsidRDefault="00243B34" w:rsidP="003C2535">
      <w:pPr>
        <w:spacing w:after="0" w:line="240" w:lineRule="auto"/>
      </w:pPr>
      <w:r>
        <w:separator/>
      </w:r>
    </w:p>
  </w:endnote>
  <w:endnote w:type="continuationSeparator" w:id="0">
    <w:p w14:paraId="14BA20C3" w14:textId="77777777" w:rsidR="00243B34" w:rsidRDefault="00243B34" w:rsidP="003C25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D1545A" w14:textId="27576D66" w:rsidR="005957C2" w:rsidRDefault="005957C2">
    <w:pPr>
      <w:pStyle w:val="Footer"/>
      <w:jc w:val="right"/>
    </w:pPr>
  </w:p>
  <w:p w14:paraId="1DA70B48" w14:textId="77777777" w:rsidR="005957C2" w:rsidRDefault="005957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67849152"/>
      <w:docPartObj>
        <w:docPartGallery w:val="Page Numbers (Bottom of Page)"/>
        <w:docPartUnique/>
      </w:docPartObj>
    </w:sdtPr>
    <w:sdtEndPr>
      <w:rPr>
        <w:noProof/>
      </w:rPr>
    </w:sdtEndPr>
    <w:sdtContent>
      <w:p w14:paraId="224BC4ED" w14:textId="7EA6881F" w:rsidR="000D79A3" w:rsidRDefault="000D79A3">
        <w:pPr>
          <w:pStyle w:val="Footer"/>
          <w:pBdr>
            <w:bottom w:val="single" w:sz="6" w:space="1" w:color="auto"/>
          </w:pBdr>
          <w:jc w:val="right"/>
        </w:pPr>
      </w:p>
      <w:p w14:paraId="66C383CE" w14:textId="6DC4F108" w:rsidR="00807DEA" w:rsidRDefault="000D79A3" w:rsidP="000D79A3">
        <w:pPr>
          <w:pStyle w:val="Footer"/>
        </w:pPr>
        <w:r w:rsidRPr="0058513F">
          <w:rPr>
            <w:i/>
            <w:iCs/>
            <w:sz w:val="24"/>
          </w:rPr>
          <w:t>Nhóm 2</w:t>
        </w:r>
        <w:r>
          <w:tab/>
        </w:r>
        <w:r>
          <w:tab/>
          <w:t xml:space="preserve"> </w:t>
        </w:r>
        <w:r>
          <w:fldChar w:fldCharType="begin"/>
        </w:r>
        <w:r>
          <w:instrText xml:space="preserve"> PAGE   \* MERGEFORMAT </w:instrText>
        </w:r>
        <w:r>
          <w:fldChar w:fldCharType="separate"/>
        </w:r>
        <w:r>
          <w:rPr>
            <w:b/>
            <w:bCs/>
            <w:noProof/>
          </w:rPr>
          <w:t>1</w:t>
        </w:r>
        <w:r>
          <w:rPr>
            <w:b/>
            <w:bCs/>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896403" w14:textId="77777777" w:rsidR="00243B34" w:rsidRDefault="00243B34" w:rsidP="003C2535">
      <w:pPr>
        <w:spacing w:after="0" w:line="240" w:lineRule="auto"/>
      </w:pPr>
      <w:r>
        <w:separator/>
      </w:r>
    </w:p>
  </w:footnote>
  <w:footnote w:type="continuationSeparator" w:id="0">
    <w:p w14:paraId="0E3B4A1F" w14:textId="77777777" w:rsidR="00243B34" w:rsidRDefault="00243B34" w:rsidP="003C25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85E726" w14:textId="198BDD06" w:rsidR="0058513F" w:rsidRPr="004814EE" w:rsidRDefault="004814EE" w:rsidP="001A5178">
    <w:pPr>
      <w:pBdr>
        <w:bottom w:val="single" w:sz="6" w:space="1" w:color="auto"/>
      </w:pBdr>
      <w:spacing w:line="240" w:lineRule="auto"/>
      <w:contextualSpacing/>
      <w:jc w:val="left"/>
      <w:rPr>
        <w:i/>
        <w:iCs/>
        <w:sz w:val="24"/>
      </w:rPr>
    </w:pPr>
    <w:r>
      <w:rPr>
        <w:i/>
        <w:iCs/>
        <w:sz w:val="24"/>
      </w:rPr>
      <w:t>HHTRQĐ lựa chọn địa điểm</w:t>
    </w:r>
    <w:r w:rsidR="008B093D">
      <w:rPr>
        <w:i/>
        <w:iCs/>
        <w:sz w:val="24"/>
      </w:rPr>
      <w:t xml:space="preserve"> </w:t>
    </w:r>
    <w:r>
      <w:rPr>
        <w:i/>
        <w:iCs/>
        <w:sz w:val="24"/>
      </w:rPr>
      <w:t xml:space="preserve">kinh doanh </w:t>
    </w:r>
    <w:r>
      <w:rPr>
        <w:i/>
        <w:iCs/>
        <w:sz w:val="24"/>
      </w:rPr>
      <w:br/>
      <w:t>quán cà phê khu vực trung tâm Tp.HCM</w:t>
    </w:r>
    <w:r w:rsidRPr="004814EE">
      <w:rPr>
        <w:i/>
        <w:iCs/>
        <w:sz w:val="24"/>
      </w:rPr>
      <w:ptab w:relativeTo="margin" w:alignment="center" w:leader="none"/>
    </w:r>
    <w:r w:rsidRPr="004814EE">
      <w:rPr>
        <w:i/>
        <w:iCs/>
        <w:sz w:val="24"/>
      </w:rPr>
      <w:ptab w:relativeTo="margin" w:alignment="right" w:leader="none"/>
    </w:r>
    <w:r>
      <w:rPr>
        <w:i/>
        <w:iCs/>
        <w:sz w:val="24"/>
      </w:rPr>
      <w:t>GVHD: TS. Dương Thị Thú</w:t>
    </w:r>
    <w:r w:rsidR="00530641">
      <w:rPr>
        <w:i/>
        <w:iCs/>
        <w:sz w:val="24"/>
      </w:rPr>
      <w:t>y</w:t>
    </w:r>
    <w:r>
      <w:rPr>
        <w:i/>
        <w:iCs/>
        <w:sz w:val="24"/>
      </w:rPr>
      <w:t xml:space="preserve"> Ng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530EE"/>
    <w:multiLevelType w:val="hybridMultilevel"/>
    <w:tmpl w:val="AC84B436"/>
    <w:lvl w:ilvl="0" w:tplc="2E8055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5C46F1"/>
    <w:multiLevelType w:val="multilevel"/>
    <w:tmpl w:val="AB8CA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685DA6"/>
    <w:multiLevelType w:val="hybridMultilevel"/>
    <w:tmpl w:val="DDC2190A"/>
    <w:lvl w:ilvl="0" w:tplc="2E8055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D938E4"/>
    <w:multiLevelType w:val="multilevel"/>
    <w:tmpl w:val="974E1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DF1CE3"/>
    <w:multiLevelType w:val="multilevel"/>
    <w:tmpl w:val="CC14AB3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5997C10"/>
    <w:multiLevelType w:val="multilevel"/>
    <w:tmpl w:val="8BB29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8531619"/>
    <w:multiLevelType w:val="multilevel"/>
    <w:tmpl w:val="F91AE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8880792"/>
    <w:multiLevelType w:val="multilevel"/>
    <w:tmpl w:val="5EAA02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A687771"/>
    <w:multiLevelType w:val="multilevel"/>
    <w:tmpl w:val="FA80CAE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BB43578"/>
    <w:multiLevelType w:val="multilevel"/>
    <w:tmpl w:val="D7A20FA2"/>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0CA41473"/>
    <w:multiLevelType w:val="multilevel"/>
    <w:tmpl w:val="688C2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CAB2ACF"/>
    <w:multiLevelType w:val="multilevel"/>
    <w:tmpl w:val="B596D5E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E0B79B7"/>
    <w:multiLevelType w:val="multilevel"/>
    <w:tmpl w:val="6A300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E660054"/>
    <w:multiLevelType w:val="multilevel"/>
    <w:tmpl w:val="AB0A2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E7300DF"/>
    <w:multiLevelType w:val="multilevel"/>
    <w:tmpl w:val="47084F34"/>
    <w:lvl w:ilvl="0">
      <w:start w:val="1"/>
      <w:numFmt w:val="decimal"/>
      <w:lvlText w:val="%1."/>
      <w:lvlJc w:val="left"/>
      <w:pPr>
        <w:tabs>
          <w:tab w:val="num" w:pos="720"/>
        </w:tabs>
        <w:ind w:left="720" w:hanging="360"/>
      </w:pPr>
    </w:lvl>
    <w:lvl w:ilvl="1">
      <w:start w:val="1"/>
      <w:numFmt w:val="bullet"/>
      <w:lvlText w:val=""/>
      <w:lvlJc w:val="left"/>
      <w:pPr>
        <w:ind w:left="720" w:hanging="360"/>
      </w:pPr>
      <w:rPr>
        <w:rFonts w:ascii="Symbol" w:hAnsi="Symbol"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2B15AF"/>
    <w:multiLevelType w:val="multilevel"/>
    <w:tmpl w:val="283CC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39F5E77"/>
    <w:multiLevelType w:val="multilevel"/>
    <w:tmpl w:val="7298C3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52B3683"/>
    <w:multiLevelType w:val="multilevel"/>
    <w:tmpl w:val="83782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58A1592"/>
    <w:multiLevelType w:val="multilevel"/>
    <w:tmpl w:val="7E24AA5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B1D6C6D"/>
    <w:multiLevelType w:val="multilevel"/>
    <w:tmpl w:val="AF1A1D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E044604"/>
    <w:multiLevelType w:val="multilevel"/>
    <w:tmpl w:val="984E4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0F04DBC"/>
    <w:multiLevelType w:val="multilevel"/>
    <w:tmpl w:val="CB54ED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10E50D1"/>
    <w:multiLevelType w:val="multilevel"/>
    <w:tmpl w:val="38B03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325720D"/>
    <w:multiLevelType w:val="multilevel"/>
    <w:tmpl w:val="7AA45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6C57D7F"/>
    <w:multiLevelType w:val="multilevel"/>
    <w:tmpl w:val="9E6E8D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7040506"/>
    <w:multiLevelType w:val="multilevel"/>
    <w:tmpl w:val="BDFE4D9E"/>
    <w:lvl w:ilvl="0">
      <w:start w:val="3"/>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83F3A3C"/>
    <w:multiLevelType w:val="multilevel"/>
    <w:tmpl w:val="BA782CE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A00728F"/>
    <w:multiLevelType w:val="multilevel"/>
    <w:tmpl w:val="64A20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B477918"/>
    <w:multiLevelType w:val="hybridMultilevel"/>
    <w:tmpl w:val="ED90559A"/>
    <w:lvl w:ilvl="0" w:tplc="FFFFFFFF">
      <w:start w:val="1"/>
      <w:numFmt w:val="bullet"/>
      <w:lvlText w:val=""/>
      <w:lvlJc w:val="left"/>
      <w:pPr>
        <w:ind w:left="720" w:hanging="360"/>
      </w:pPr>
      <w:rPr>
        <w:rFonts w:ascii="Symbol" w:hAnsi="Symbol" w:hint="default"/>
      </w:rPr>
    </w:lvl>
    <w:lvl w:ilvl="1" w:tplc="2E80559A">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2BF33D72"/>
    <w:multiLevelType w:val="multilevel"/>
    <w:tmpl w:val="F328D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31C6E75"/>
    <w:multiLevelType w:val="multilevel"/>
    <w:tmpl w:val="7F6CF5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31D18E9"/>
    <w:multiLevelType w:val="multilevel"/>
    <w:tmpl w:val="7BA863F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72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60E6F0B"/>
    <w:multiLevelType w:val="hybridMultilevel"/>
    <w:tmpl w:val="79D07FA4"/>
    <w:lvl w:ilvl="0" w:tplc="A85082CC">
      <w:start w:val="1"/>
      <w:numFmt w:val="bullet"/>
      <w:lvlText w:val="-"/>
      <w:lvlJc w:val="left"/>
      <w:pPr>
        <w:ind w:left="1571" w:hanging="360"/>
      </w:pPr>
      <w:rPr>
        <w:rFonts w:ascii="Times New Roman" w:eastAsiaTheme="minorHAnsi" w:hAnsi="Times New Roman" w:cs="Times New Roman"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33" w15:restartNumberingAfterBreak="0">
    <w:nsid w:val="36F50B09"/>
    <w:multiLevelType w:val="hybridMultilevel"/>
    <w:tmpl w:val="020A7354"/>
    <w:lvl w:ilvl="0" w:tplc="2E8055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84F7A94"/>
    <w:multiLevelType w:val="multilevel"/>
    <w:tmpl w:val="4724B3A4"/>
    <w:lvl w:ilvl="0">
      <w:start w:val="1"/>
      <w:numFmt w:val="decimal"/>
      <w:lvlText w:val="%1."/>
      <w:lvlJc w:val="left"/>
      <w:pPr>
        <w:tabs>
          <w:tab w:val="num" w:pos="720"/>
        </w:tabs>
        <w:ind w:left="720" w:hanging="360"/>
      </w:pPr>
    </w:lvl>
    <w:lvl w:ilvl="1">
      <w:start w:val="1"/>
      <w:numFmt w:val="bullet"/>
      <w:lvlText w:val=""/>
      <w:lvlJc w:val="left"/>
      <w:pPr>
        <w:ind w:left="720" w:hanging="360"/>
      </w:pPr>
      <w:rPr>
        <w:rFonts w:ascii="Symbol" w:hAnsi="Symbol"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8A55850"/>
    <w:multiLevelType w:val="hybridMultilevel"/>
    <w:tmpl w:val="5424683C"/>
    <w:lvl w:ilvl="0" w:tplc="2E8055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9B343B3"/>
    <w:multiLevelType w:val="multilevel"/>
    <w:tmpl w:val="677A0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9D55645"/>
    <w:multiLevelType w:val="hybridMultilevel"/>
    <w:tmpl w:val="A07E7958"/>
    <w:lvl w:ilvl="0" w:tplc="2E8055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D872745"/>
    <w:multiLevelType w:val="multilevel"/>
    <w:tmpl w:val="D6DC551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F4442DC"/>
    <w:multiLevelType w:val="multilevel"/>
    <w:tmpl w:val="C66E10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F770540"/>
    <w:multiLevelType w:val="hybridMultilevel"/>
    <w:tmpl w:val="451EF7D0"/>
    <w:lvl w:ilvl="0" w:tplc="2E8055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62776A7"/>
    <w:multiLevelType w:val="hybridMultilevel"/>
    <w:tmpl w:val="8C68E3BE"/>
    <w:lvl w:ilvl="0" w:tplc="A85082CC">
      <w:start w:val="1"/>
      <w:numFmt w:val="bullet"/>
      <w:lvlText w:val="-"/>
      <w:lvlJc w:val="left"/>
      <w:pPr>
        <w:ind w:left="1571" w:hanging="360"/>
      </w:pPr>
      <w:rPr>
        <w:rFonts w:ascii="Times New Roman" w:eastAsiaTheme="minorHAnsi" w:hAnsi="Times New Roman" w:cs="Times New Roman"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42" w15:restartNumberingAfterBreak="0">
    <w:nsid w:val="46DA49DE"/>
    <w:multiLevelType w:val="multilevel"/>
    <w:tmpl w:val="36C6C48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49754FAE"/>
    <w:multiLevelType w:val="multilevel"/>
    <w:tmpl w:val="14D6C0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4C517AA1"/>
    <w:multiLevelType w:val="hybridMultilevel"/>
    <w:tmpl w:val="7A349A5E"/>
    <w:lvl w:ilvl="0" w:tplc="2E80559A">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45" w15:restartNumberingAfterBreak="0">
    <w:nsid w:val="4D0467A7"/>
    <w:multiLevelType w:val="hybridMultilevel"/>
    <w:tmpl w:val="6D26BF4E"/>
    <w:lvl w:ilvl="0" w:tplc="2E8055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E7F3538"/>
    <w:multiLevelType w:val="multilevel"/>
    <w:tmpl w:val="DE8C4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5B25B55"/>
    <w:multiLevelType w:val="multilevel"/>
    <w:tmpl w:val="2B104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8196D3A"/>
    <w:multiLevelType w:val="hybridMultilevel"/>
    <w:tmpl w:val="568A61C6"/>
    <w:lvl w:ilvl="0" w:tplc="2E8055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BC43827"/>
    <w:multiLevelType w:val="multilevel"/>
    <w:tmpl w:val="B9E2B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C15511C"/>
    <w:multiLevelType w:val="multilevel"/>
    <w:tmpl w:val="BB265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5D223145"/>
    <w:multiLevelType w:val="multilevel"/>
    <w:tmpl w:val="B68470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5EBC1780"/>
    <w:multiLevelType w:val="hybridMultilevel"/>
    <w:tmpl w:val="671AE452"/>
    <w:lvl w:ilvl="0" w:tplc="2E80559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236038F"/>
    <w:multiLevelType w:val="multilevel"/>
    <w:tmpl w:val="0696F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26F767F"/>
    <w:multiLevelType w:val="multilevel"/>
    <w:tmpl w:val="6DE8E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2A76567"/>
    <w:multiLevelType w:val="multilevel"/>
    <w:tmpl w:val="B68E0B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6B45519"/>
    <w:multiLevelType w:val="hybridMultilevel"/>
    <w:tmpl w:val="CBDEB4DE"/>
    <w:lvl w:ilvl="0" w:tplc="2E8055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75E4E78"/>
    <w:multiLevelType w:val="multilevel"/>
    <w:tmpl w:val="49BE7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680A131B"/>
    <w:multiLevelType w:val="multilevel"/>
    <w:tmpl w:val="C5D29E8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72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6ADB13D8"/>
    <w:multiLevelType w:val="hybridMultilevel"/>
    <w:tmpl w:val="154C6364"/>
    <w:lvl w:ilvl="0" w:tplc="2E8055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CD73290"/>
    <w:multiLevelType w:val="multilevel"/>
    <w:tmpl w:val="DBF49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6FD46D21"/>
    <w:multiLevelType w:val="multilevel"/>
    <w:tmpl w:val="5384869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48D0B1B"/>
    <w:multiLevelType w:val="multilevel"/>
    <w:tmpl w:val="E5B4B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5B74DD3"/>
    <w:multiLevelType w:val="multilevel"/>
    <w:tmpl w:val="A54E3DC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76DB70C5"/>
    <w:multiLevelType w:val="hybridMultilevel"/>
    <w:tmpl w:val="FA205934"/>
    <w:lvl w:ilvl="0" w:tplc="2E8055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8331F24"/>
    <w:multiLevelType w:val="multilevel"/>
    <w:tmpl w:val="9C920572"/>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7B5779BF"/>
    <w:multiLevelType w:val="multilevel"/>
    <w:tmpl w:val="A9FA71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7DCA0C3C"/>
    <w:multiLevelType w:val="multilevel"/>
    <w:tmpl w:val="26FE2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7FF118BD"/>
    <w:multiLevelType w:val="multilevel"/>
    <w:tmpl w:val="E5E66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0849551">
    <w:abstractNumId w:val="9"/>
  </w:num>
  <w:num w:numId="2" w16cid:durableId="199977240">
    <w:abstractNumId w:val="66"/>
  </w:num>
  <w:num w:numId="3" w16cid:durableId="137067708">
    <w:abstractNumId w:val="43"/>
  </w:num>
  <w:num w:numId="4" w16cid:durableId="662205272">
    <w:abstractNumId w:val="5"/>
  </w:num>
  <w:num w:numId="5" w16cid:durableId="1587880979">
    <w:abstractNumId w:val="35"/>
  </w:num>
  <w:num w:numId="6" w16cid:durableId="586114499">
    <w:abstractNumId w:val="40"/>
  </w:num>
  <w:num w:numId="7" w16cid:durableId="1480806258">
    <w:abstractNumId w:val="16"/>
  </w:num>
  <w:num w:numId="8" w16cid:durableId="241305295">
    <w:abstractNumId w:val="52"/>
  </w:num>
  <w:num w:numId="9" w16cid:durableId="989864630">
    <w:abstractNumId w:val="56"/>
  </w:num>
  <w:num w:numId="10" w16cid:durableId="814950168">
    <w:abstractNumId w:val="64"/>
  </w:num>
  <w:num w:numId="11" w16cid:durableId="691348317">
    <w:abstractNumId w:val="51"/>
  </w:num>
  <w:num w:numId="12" w16cid:durableId="875121538">
    <w:abstractNumId w:val="60"/>
  </w:num>
  <w:num w:numId="13" w16cid:durableId="2111268496">
    <w:abstractNumId w:val="0"/>
  </w:num>
  <w:num w:numId="14" w16cid:durableId="778454585">
    <w:abstractNumId w:val="24"/>
  </w:num>
  <w:num w:numId="15" w16cid:durableId="1431009413">
    <w:abstractNumId w:val="19"/>
  </w:num>
  <w:num w:numId="16" w16cid:durableId="858590053">
    <w:abstractNumId w:val="58"/>
  </w:num>
  <w:num w:numId="17" w16cid:durableId="1067802968">
    <w:abstractNumId w:val="57"/>
  </w:num>
  <w:num w:numId="18" w16cid:durableId="1569345830">
    <w:abstractNumId w:val="50"/>
  </w:num>
  <w:num w:numId="19" w16cid:durableId="406074701">
    <w:abstractNumId w:val="15"/>
  </w:num>
  <w:num w:numId="20" w16cid:durableId="701785608">
    <w:abstractNumId w:val="53"/>
  </w:num>
  <w:num w:numId="21" w16cid:durableId="1646348742">
    <w:abstractNumId w:val="2"/>
  </w:num>
  <w:num w:numId="22" w16cid:durableId="264116755">
    <w:abstractNumId w:val="47"/>
  </w:num>
  <w:num w:numId="23" w16cid:durableId="772866505">
    <w:abstractNumId w:val="10"/>
  </w:num>
  <w:num w:numId="24" w16cid:durableId="939801586">
    <w:abstractNumId w:val="68"/>
  </w:num>
  <w:num w:numId="25" w16cid:durableId="869949647">
    <w:abstractNumId w:val="1"/>
  </w:num>
  <w:num w:numId="26" w16cid:durableId="1703046187">
    <w:abstractNumId w:val="28"/>
  </w:num>
  <w:num w:numId="27" w16cid:durableId="318506256">
    <w:abstractNumId w:val="23"/>
  </w:num>
  <w:num w:numId="28" w16cid:durableId="1499609793">
    <w:abstractNumId w:val="30"/>
  </w:num>
  <w:num w:numId="29" w16cid:durableId="2010598449">
    <w:abstractNumId w:val="22"/>
  </w:num>
  <w:num w:numId="30" w16cid:durableId="762190941">
    <w:abstractNumId w:val="54"/>
  </w:num>
  <w:num w:numId="31" w16cid:durableId="24992038">
    <w:abstractNumId w:val="17"/>
  </w:num>
  <w:num w:numId="32" w16cid:durableId="1790322327">
    <w:abstractNumId w:val="36"/>
  </w:num>
  <w:num w:numId="33" w16cid:durableId="880674414">
    <w:abstractNumId w:val="32"/>
  </w:num>
  <w:num w:numId="34" w16cid:durableId="673919779">
    <w:abstractNumId w:val="41"/>
  </w:num>
  <w:num w:numId="35" w16cid:durableId="2011445555">
    <w:abstractNumId w:val="4"/>
  </w:num>
  <w:num w:numId="36" w16cid:durableId="863787900">
    <w:abstractNumId w:val="21"/>
  </w:num>
  <w:num w:numId="37" w16cid:durableId="1378629427">
    <w:abstractNumId w:val="63"/>
  </w:num>
  <w:num w:numId="38" w16cid:durableId="1776166575">
    <w:abstractNumId w:val="65"/>
  </w:num>
  <w:num w:numId="39" w16cid:durableId="1228420348">
    <w:abstractNumId w:val="38"/>
  </w:num>
  <w:num w:numId="40" w16cid:durableId="1437405222">
    <w:abstractNumId w:val="34"/>
  </w:num>
  <w:num w:numId="41" w16cid:durableId="234585273">
    <w:abstractNumId w:val="14"/>
  </w:num>
  <w:num w:numId="42" w16cid:durableId="1085880512">
    <w:abstractNumId w:val="8"/>
  </w:num>
  <w:num w:numId="43" w16cid:durableId="1418405590">
    <w:abstractNumId w:val="61"/>
  </w:num>
  <w:num w:numId="44" w16cid:durableId="1329796383">
    <w:abstractNumId w:val="13"/>
  </w:num>
  <w:num w:numId="45" w16cid:durableId="2061323241">
    <w:abstractNumId w:val="3"/>
  </w:num>
  <w:num w:numId="46" w16cid:durableId="1983343659">
    <w:abstractNumId w:val="55"/>
  </w:num>
  <w:num w:numId="47" w16cid:durableId="486554649">
    <w:abstractNumId w:val="6"/>
  </w:num>
  <w:num w:numId="48" w16cid:durableId="833571067">
    <w:abstractNumId w:val="49"/>
  </w:num>
  <w:num w:numId="49" w16cid:durableId="1332175190">
    <w:abstractNumId w:val="26"/>
  </w:num>
  <w:num w:numId="50" w16cid:durableId="716585292">
    <w:abstractNumId w:val="39"/>
  </w:num>
  <w:num w:numId="51" w16cid:durableId="1229459010">
    <w:abstractNumId w:val="31"/>
  </w:num>
  <w:num w:numId="52" w16cid:durableId="447164949">
    <w:abstractNumId w:val="67"/>
  </w:num>
  <w:num w:numId="53" w16cid:durableId="543100592">
    <w:abstractNumId w:val="18"/>
  </w:num>
  <w:num w:numId="54" w16cid:durableId="1996714986">
    <w:abstractNumId w:val="20"/>
  </w:num>
  <w:num w:numId="55" w16cid:durableId="1002704603">
    <w:abstractNumId w:val="29"/>
  </w:num>
  <w:num w:numId="56" w16cid:durableId="1843201225">
    <w:abstractNumId w:val="7"/>
  </w:num>
  <w:num w:numId="57" w16cid:durableId="235628027">
    <w:abstractNumId w:val="42"/>
  </w:num>
  <w:num w:numId="58" w16cid:durableId="2132894152">
    <w:abstractNumId w:val="25"/>
  </w:num>
  <w:num w:numId="59" w16cid:durableId="1943879619">
    <w:abstractNumId w:val="12"/>
  </w:num>
  <w:num w:numId="60" w16cid:durableId="1428385052">
    <w:abstractNumId w:val="46"/>
  </w:num>
  <w:num w:numId="61" w16cid:durableId="873732469">
    <w:abstractNumId w:val="27"/>
  </w:num>
  <w:num w:numId="62" w16cid:durableId="2142184625">
    <w:abstractNumId w:val="11"/>
  </w:num>
  <w:num w:numId="63" w16cid:durableId="751896111">
    <w:abstractNumId w:val="62"/>
  </w:num>
  <w:num w:numId="64" w16cid:durableId="341467790">
    <w:abstractNumId w:val="37"/>
  </w:num>
  <w:num w:numId="65" w16cid:durableId="1756701479">
    <w:abstractNumId w:val="48"/>
  </w:num>
  <w:num w:numId="66" w16cid:durableId="69431045">
    <w:abstractNumId w:val="59"/>
  </w:num>
  <w:num w:numId="67" w16cid:durableId="640426484">
    <w:abstractNumId w:val="45"/>
  </w:num>
  <w:num w:numId="68" w16cid:durableId="59259429">
    <w:abstractNumId w:val="44"/>
  </w:num>
  <w:num w:numId="69" w16cid:durableId="1971547414">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A49"/>
    <w:rsid w:val="00011BF2"/>
    <w:rsid w:val="00020273"/>
    <w:rsid w:val="00032146"/>
    <w:rsid w:val="000371D3"/>
    <w:rsid w:val="000449F5"/>
    <w:rsid w:val="0005399D"/>
    <w:rsid w:val="00072C7C"/>
    <w:rsid w:val="00087BD2"/>
    <w:rsid w:val="00090F31"/>
    <w:rsid w:val="00095C58"/>
    <w:rsid w:val="000B0BC0"/>
    <w:rsid w:val="000C0CE5"/>
    <w:rsid w:val="000D79A3"/>
    <w:rsid w:val="00104479"/>
    <w:rsid w:val="001411C1"/>
    <w:rsid w:val="00155CEC"/>
    <w:rsid w:val="0016273C"/>
    <w:rsid w:val="00165C3C"/>
    <w:rsid w:val="00167D21"/>
    <w:rsid w:val="00176E17"/>
    <w:rsid w:val="00183C6B"/>
    <w:rsid w:val="00195508"/>
    <w:rsid w:val="001966E4"/>
    <w:rsid w:val="001A5178"/>
    <w:rsid w:val="001E08D4"/>
    <w:rsid w:val="001F3FEB"/>
    <w:rsid w:val="001F62C4"/>
    <w:rsid w:val="00211B5B"/>
    <w:rsid w:val="002234F0"/>
    <w:rsid w:val="00237D00"/>
    <w:rsid w:val="00243B34"/>
    <w:rsid w:val="002554C3"/>
    <w:rsid w:val="0026705C"/>
    <w:rsid w:val="00290416"/>
    <w:rsid w:val="002C1FA6"/>
    <w:rsid w:val="002D7743"/>
    <w:rsid w:val="002E50E6"/>
    <w:rsid w:val="002F2B88"/>
    <w:rsid w:val="003256C8"/>
    <w:rsid w:val="00355401"/>
    <w:rsid w:val="003A392A"/>
    <w:rsid w:val="003B7643"/>
    <w:rsid w:val="003C2535"/>
    <w:rsid w:val="003E6BB2"/>
    <w:rsid w:val="00432E8A"/>
    <w:rsid w:val="004806E9"/>
    <w:rsid w:val="004814EE"/>
    <w:rsid w:val="00481DF1"/>
    <w:rsid w:val="00482BAA"/>
    <w:rsid w:val="004B0A49"/>
    <w:rsid w:val="004B3815"/>
    <w:rsid w:val="004D0326"/>
    <w:rsid w:val="004F432D"/>
    <w:rsid w:val="004F54E8"/>
    <w:rsid w:val="00500F20"/>
    <w:rsid w:val="00513FF7"/>
    <w:rsid w:val="00530641"/>
    <w:rsid w:val="0053176B"/>
    <w:rsid w:val="00533842"/>
    <w:rsid w:val="005511A4"/>
    <w:rsid w:val="005801E8"/>
    <w:rsid w:val="005845EF"/>
    <w:rsid w:val="0058513F"/>
    <w:rsid w:val="00590A9E"/>
    <w:rsid w:val="005957C2"/>
    <w:rsid w:val="005A044C"/>
    <w:rsid w:val="005A783A"/>
    <w:rsid w:val="005D1BB0"/>
    <w:rsid w:val="005F73E9"/>
    <w:rsid w:val="00621401"/>
    <w:rsid w:val="00682087"/>
    <w:rsid w:val="00696F87"/>
    <w:rsid w:val="006C1CBE"/>
    <w:rsid w:val="006F4123"/>
    <w:rsid w:val="00774F94"/>
    <w:rsid w:val="00782759"/>
    <w:rsid w:val="00784733"/>
    <w:rsid w:val="007853D0"/>
    <w:rsid w:val="00790052"/>
    <w:rsid w:val="007A536A"/>
    <w:rsid w:val="007F5118"/>
    <w:rsid w:val="00807DEA"/>
    <w:rsid w:val="00820CE8"/>
    <w:rsid w:val="00824136"/>
    <w:rsid w:val="00824D15"/>
    <w:rsid w:val="00826C80"/>
    <w:rsid w:val="008304CC"/>
    <w:rsid w:val="008309DF"/>
    <w:rsid w:val="008355B7"/>
    <w:rsid w:val="008639C4"/>
    <w:rsid w:val="00880CB1"/>
    <w:rsid w:val="00892BDB"/>
    <w:rsid w:val="008B093D"/>
    <w:rsid w:val="008B74E6"/>
    <w:rsid w:val="008E045E"/>
    <w:rsid w:val="008E3C91"/>
    <w:rsid w:val="009056B4"/>
    <w:rsid w:val="00916B4C"/>
    <w:rsid w:val="00924BBA"/>
    <w:rsid w:val="009277EE"/>
    <w:rsid w:val="00936F84"/>
    <w:rsid w:val="0098032A"/>
    <w:rsid w:val="00982681"/>
    <w:rsid w:val="0098698E"/>
    <w:rsid w:val="009A3F7D"/>
    <w:rsid w:val="009B4C18"/>
    <w:rsid w:val="009B585F"/>
    <w:rsid w:val="009F1721"/>
    <w:rsid w:val="00AB179E"/>
    <w:rsid w:val="00AB782E"/>
    <w:rsid w:val="00AC681D"/>
    <w:rsid w:val="00AF2EDE"/>
    <w:rsid w:val="00AF6131"/>
    <w:rsid w:val="00B934EC"/>
    <w:rsid w:val="00BA7038"/>
    <w:rsid w:val="00BC759F"/>
    <w:rsid w:val="00C176CB"/>
    <w:rsid w:val="00C450FD"/>
    <w:rsid w:val="00C65BC5"/>
    <w:rsid w:val="00C7450F"/>
    <w:rsid w:val="00D1088F"/>
    <w:rsid w:val="00D14F59"/>
    <w:rsid w:val="00D274A4"/>
    <w:rsid w:val="00D454C7"/>
    <w:rsid w:val="00D45C7B"/>
    <w:rsid w:val="00D75B01"/>
    <w:rsid w:val="00D816E5"/>
    <w:rsid w:val="00D8494B"/>
    <w:rsid w:val="00DD239F"/>
    <w:rsid w:val="00DF4770"/>
    <w:rsid w:val="00DF5D58"/>
    <w:rsid w:val="00E04DA8"/>
    <w:rsid w:val="00E2576F"/>
    <w:rsid w:val="00E6312A"/>
    <w:rsid w:val="00E8724A"/>
    <w:rsid w:val="00E91FA6"/>
    <w:rsid w:val="00EC440A"/>
    <w:rsid w:val="00ED0443"/>
    <w:rsid w:val="00EF5828"/>
    <w:rsid w:val="00F01668"/>
    <w:rsid w:val="00F33450"/>
    <w:rsid w:val="00F66127"/>
    <w:rsid w:val="00F95600"/>
    <w:rsid w:val="00FD0573"/>
    <w:rsid w:val="00FF1026"/>
    <w:rsid w:val="00FF5C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F6D71D"/>
  <w15:chartTrackingRefBased/>
  <w15:docId w15:val="{B7FAF00E-BA7C-4378-9EA6-B43D12E25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440A"/>
    <w:pPr>
      <w:jc w:val="both"/>
    </w:pPr>
    <w:rPr>
      <w:rFonts w:ascii="Times New Roman" w:hAnsi="Times New Roman"/>
      <w:sz w:val="26"/>
    </w:rPr>
  </w:style>
  <w:style w:type="paragraph" w:styleId="Heading1">
    <w:name w:val="heading 1"/>
    <w:basedOn w:val="Header"/>
    <w:link w:val="Heading1Char"/>
    <w:uiPriority w:val="9"/>
    <w:qFormat/>
    <w:rsid w:val="004B0A49"/>
    <w:pPr>
      <w:keepNext/>
      <w:keepLines/>
      <w:spacing w:before="360" w:after="80"/>
      <w:outlineLvl w:val="0"/>
    </w:pPr>
    <w:rPr>
      <w:rFonts w:eastAsiaTheme="majorEastAsia" w:cstheme="majorBidi"/>
      <w:b/>
      <w:color w:val="000000" w:themeColor="text1"/>
      <w:sz w:val="40"/>
      <w:szCs w:val="40"/>
    </w:rPr>
  </w:style>
  <w:style w:type="paragraph" w:styleId="Heading2">
    <w:name w:val="heading 2"/>
    <w:basedOn w:val="Normal"/>
    <w:next w:val="Normal"/>
    <w:link w:val="Heading2Char"/>
    <w:uiPriority w:val="9"/>
    <w:unhideWhenUsed/>
    <w:qFormat/>
    <w:rsid w:val="004B0A4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B0A4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B0A4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B0A4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B0A4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B0A4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B0A4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B0A4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0A49"/>
    <w:rPr>
      <w:rFonts w:ascii="Times New Roman" w:eastAsiaTheme="majorEastAsia" w:hAnsi="Times New Roman" w:cstheme="majorBidi"/>
      <w:b/>
      <w:color w:val="000000" w:themeColor="text1"/>
      <w:sz w:val="40"/>
      <w:szCs w:val="40"/>
    </w:rPr>
  </w:style>
  <w:style w:type="character" w:customStyle="1" w:styleId="Heading2Char">
    <w:name w:val="Heading 2 Char"/>
    <w:basedOn w:val="DefaultParagraphFont"/>
    <w:link w:val="Heading2"/>
    <w:uiPriority w:val="9"/>
    <w:rsid w:val="004B0A4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B0A4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B0A4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B0A4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B0A4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B0A4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B0A4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B0A49"/>
    <w:rPr>
      <w:rFonts w:eastAsiaTheme="majorEastAsia" w:cstheme="majorBidi"/>
      <w:color w:val="272727" w:themeColor="text1" w:themeTint="D8"/>
    </w:rPr>
  </w:style>
  <w:style w:type="paragraph" w:styleId="Title">
    <w:name w:val="Title"/>
    <w:basedOn w:val="Normal"/>
    <w:next w:val="Normal"/>
    <w:link w:val="TitleChar"/>
    <w:uiPriority w:val="10"/>
    <w:qFormat/>
    <w:rsid w:val="004B0A4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0A4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B0A4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B0A4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B0A49"/>
    <w:pPr>
      <w:spacing w:before="160"/>
      <w:jc w:val="center"/>
    </w:pPr>
    <w:rPr>
      <w:i/>
      <w:iCs/>
      <w:color w:val="404040" w:themeColor="text1" w:themeTint="BF"/>
    </w:rPr>
  </w:style>
  <w:style w:type="character" w:customStyle="1" w:styleId="QuoteChar">
    <w:name w:val="Quote Char"/>
    <w:basedOn w:val="DefaultParagraphFont"/>
    <w:link w:val="Quote"/>
    <w:uiPriority w:val="29"/>
    <w:rsid w:val="004B0A49"/>
    <w:rPr>
      <w:i/>
      <w:iCs/>
      <w:color w:val="404040" w:themeColor="text1" w:themeTint="BF"/>
    </w:rPr>
  </w:style>
  <w:style w:type="paragraph" w:styleId="ListParagraph">
    <w:name w:val="List Paragraph"/>
    <w:basedOn w:val="Normal"/>
    <w:link w:val="ListParagraphChar"/>
    <w:uiPriority w:val="34"/>
    <w:qFormat/>
    <w:rsid w:val="004B0A49"/>
    <w:pPr>
      <w:ind w:left="720"/>
      <w:contextualSpacing/>
    </w:pPr>
  </w:style>
  <w:style w:type="character" w:styleId="IntenseEmphasis">
    <w:name w:val="Intense Emphasis"/>
    <w:basedOn w:val="DefaultParagraphFont"/>
    <w:uiPriority w:val="21"/>
    <w:qFormat/>
    <w:rsid w:val="004B0A49"/>
    <w:rPr>
      <w:i/>
      <w:iCs/>
      <w:color w:val="0F4761" w:themeColor="accent1" w:themeShade="BF"/>
    </w:rPr>
  </w:style>
  <w:style w:type="paragraph" w:styleId="IntenseQuote">
    <w:name w:val="Intense Quote"/>
    <w:basedOn w:val="Normal"/>
    <w:next w:val="Normal"/>
    <w:link w:val="IntenseQuoteChar"/>
    <w:uiPriority w:val="30"/>
    <w:qFormat/>
    <w:rsid w:val="004B0A4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B0A49"/>
    <w:rPr>
      <w:i/>
      <w:iCs/>
      <w:color w:val="0F4761" w:themeColor="accent1" w:themeShade="BF"/>
    </w:rPr>
  </w:style>
  <w:style w:type="character" w:styleId="IntenseReference">
    <w:name w:val="Intense Reference"/>
    <w:basedOn w:val="DefaultParagraphFont"/>
    <w:uiPriority w:val="32"/>
    <w:qFormat/>
    <w:rsid w:val="004B0A49"/>
    <w:rPr>
      <w:b/>
      <w:bCs/>
      <w:smallCaps/>
      <w:color w:val="0F4761" w:themeColor="accent1" w:themeShade="BF"/>
      <w:spacing w:val="5"/>
    </w:rPr>
  </w:style>
  <w:style w:type="paragraph" w:styleId="NoSpacing">
    <w:name w:val="No Spacing"/>
    <w:uiPriority w:val="1"/>
    <w:qFormat/>
    <w:rsid w:val="004B0A49"/>
    <w:pPr>
      <w:spacing w:after="0" w:line="240" w:lineRule="auto"/>
      <w:jc w:val="both"/>
    </w:pPr>
    <w:rPr>
      <w:rFonts w:ascii="Times New Roman" w:hAnsi="Times New Roman"/>
      <w:sz w:val="26"/>
    </w:rPr>
  </w:style>
  <w:style w:type="paragraph" w:styleId="Header">
    <w:name w:val="header"/>
    <w:basedOn w:val="Normal"/>
    <w:link w:val="HeaderChar"/>
    <w:uiPriority w:val="99"/>
    <w:unhideWhenUsed/>
    <w:rsid w:val="004B0A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0A49"/>
    <w:rPr>
      <w:rFonts w:ascii="Times New Roman" w:hAnsi="Times New Roman"/>
      <w:sz w:val="26"/>
    </w:rPr>
  </w:style>
  <w:style w:type="paragraph" w:customStyle="1" w:styleId="H1">
    <w:name w:val="H1"/>
    <w:basedOn w:val="Heading1"/>
    <w:link w:val="H1Char"/>
    <w:qFormat/>
    <w:rsid w:val="00826C80"/>
    <w:rPr>
      <w:sz w:val="36"/>
    </w:rPr>
  </w:style>
  <w:style w:type="character" w:customStyle="1" w:styleId="H1Char">
    <w:name w:val="H1 Char"/>
    <w:basedOn w:val="Heading1Char"/>
    <w:link w:val="H1"/>
    <w:rsid w:val="00826C80"/>
    <w:rPr>
      <w:rFonts w:ascii="Times New Roman" w:eastAsiaTheme="majorEastAsia" w:hAnsi="Times New Roman" w:cstheme="majorBidi"/>
      <w:b/>
      <w:color w:val="000000" w:themeColor="text1"/>
      <w:sz w:val="36"/>
      <w:szCs w:val="40"/>
    </w:rPr>
  </w:style>
  <w:style w:type="paragraph" w:customStyle="1" w:styleId="H2">
    <w:name w:val="H2"/>
    <w:basedOn w:val="Heading2"/>
    <w:link w:val="H2Char"/>
    <w:qFormat/>
    <w:rsid w:val="00826C80"/>
    <w:rPr>
      <w:rFonts w:ascii="Times New Roman" w:hAnsi="Times New Roman"/>
      <w:b/>
      <w:color w:val="000000" w:themeColor="text1"/>
    </w:rPr>
  </w:style>
  <w:style w:type="character" w:customStyle="1" w:styleId="H2Char">
    <w:name w:val="H2 Char"/>
    <w:basedOn w:val="Heading2Char"/>
    <w:link w:val="H2"/>
    <w:rsid w:val="00826C80"/>
    <w:rPr>
      <w:rFonts w:ascii="Times New Roman" w:eastAsiaTheme="majorEastAsia" w:hAnsi="Times New Roman" w:cstheme="majorBidi"/>
      <w:b/>
      <w:color w:val="000000" w:themeColor="text1"/>
      <w:sz w:val="32"/>
      <w:szCs w:val="32"/>
    </w:rPr>
  </w:style>
  <w:style w:type="paragraph" w:customStyle="1" w:styleId="H3">
    <w:name w:val="H3"/>
    <w:basedOn w:val="Heading3"/>
    <w:link w:val="H3Char"/>
    <w:qFormat/>
    <w:rsid w:val="00237D00"/>
    <w:rPr>
      <w:i/>
      <w:color w:val="000000" w:themeColor="text1"/>
    </w:rPr>
  </w:style>
  <w:style w:type="character" w:customStyle="1" w:styleId="H3Char">
    <w:name w:val="H3 Char"/>
    <w:basedOn w:val="Heading3Char"/>
    <w:link w:val="H3"/>
    <w:rsid w:val="00237D00"/>
    <w:rPr>
      <w:rFonts w:ascii="Times New Roman" w:eastAsiaTheme="majorEastAsia" w:hAnsi="Times New Roman" w:cstheme="majorBidi"/>
      <w:i/>
      <w:color w:val="000000" w:themeColor="text1"/>
      <w:sz w:val="28"/>
      <w:szCs w:val="28"/>
    </w:rPr>
  </w:style>
  <w:style w:type="table" w:styleId="TableGrid">
    <w:name w:val="Table Grid"/>
    <w:basedOn w:val="TableNormal"/>
    <w:uiPriority w:val="39"/>
    <w:rsid w:val="004B0A49"/>
    <w:pPr>
      <w:spacing w:after="0" w:line="240" w:lineRule="auto"/>
    </w:pPr>
    <w:rPr>
      <w:rFonts w:ascii="Times New Roman" w:hAnsi="Times New Roman"/>
      <w:kern w:val="0"/>
      <w:sz w:val="26"/>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C25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2535"/>
    <w:rPr>
      <w:rFonts w:ascii="Times New Roman" w:hAnsi="Times New Roman"/>
      <w:sz w:val="26"/>
    </w:rPr>
  </w:style>
  <w:style w:type="character" w:styleId="Strong">
    <w:name w:val="Strong"/>
    <w:basedOn w:val="DefaultParagraphFont"/>
    <w:uiPriority w:val="22"/>
    <w:qFormat/>
    <w:rsid w:val="00165C3C"/>
    <w:rPr>
      <w:b/>
      <w:bCs/>
    </w:rPr>
  </w:style>
  <w:style w:type="paragraph" w:styleId="TOCHeading">
    <w:name w:val="TOC Heading"/>
    <w:basedOn w:val="Heading1"/>
    <w:next w:val="Normal"/>
    <w:uiPriority w:val="39"/>
    <w:unhideWhenUsed/>
    <w:qFormat/>
    <w:rsid w:val="00355401"/>
    <w:pPr>
      <w:tabs>
        <w:tab w:val="clear" w:pos="4680"/>
        <w:tab w:val="clear" w:pos="9360"/>
      </w:tabs>
      <w:spacing w:before="240" w:after="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355401"/>
    <w:pPr>
      <w:spacing w:after="100"/>
    </w:pPr>
  </w:style>
  <w:style w:type="paragraph" w:styleId="TOC2">
    <w:name w:val="toc 2"/>
    <w:basedOn w:val="Normal"/>
    <w:next w:val="Normal"/>
    <w:autoRedefine/>
    <w:uiPriority w:val="39"/>
    <w:unhideWhenUsed/>
    <w:rsid w:val="00355401"/>
    <w:pPr>
      <w:spacing w:after="100"/>
      <w:ind w:left="260"/>
    </w:pPr>
  </w:style>
  <w:style w:type="paragraph" w:styleId="TOC3">
    <w:name w:val="toc 3"/>
    <w:basedOn w:val="Normal"/>
    <w:next w:val="Normal"/>
    <w:autoRedefine/>
    <w:uiPriority w:val="39"/>
    <w:unhideWhenUsed/>
    <w:rsid w:val="00355401"/>
    <w:pPr>
      <w:spacing w:after="100"/>
      <w:ind w:left="520"/>
    </w:pPr>
  </w:style>
  <w:style w:type="character" w:styleId="Hyperlink">
    <w:name w:val="Hyperlink"/>
    <w:basedOn w:val="DefaultParagraphFont"/>
    <w:uiPriority w:val="99"/>
    <w:unhideWhenUsed/>
    <w:rsid w:val="00355401"/>
    <w:rPr>
      <w:color w:val="467886" w:themeColor="hyperlink"/>
      <w:u w:val="single"/>
    </w:rPr>
  </w:style>
  <w:style w:type="paragraph" w:customStyle="1" w:styleId="Hinh">
    <w:name w:val="Hinh"/>
    <w:basedOn w:val="Title"/>
    <w:link w:val="HinhChar"/>
    <w:qFormat/>
    <w:rsid w:val="00D75B01"/>
    <w:pPr>
      <w:jc w:val="center"/>
    </w:pPr>
    <w:rPr>
      <w:rFonts w:ascii="Times New Roman" w:hAnsi="Times New Roman"/>
      <w:b/>
      <w:bCs/>
      <w:sz w:val="26"/>
      <w:szCs w:val="28"/>
    </w:rPr>
  </w:style>
  <w:style w:type="character" w:customStyle="1" w:styleId="HinhChar">
    <w:name w:val="Hinh Char"/>
    <w:basedOn w:val="TitleChar"/>
    <w:link w:val="Hinh"/>
    <w:rsid w:val="00D75B01"/>
    <w:rPr>
      <w:rFonts w:ascii="Times New Roman" w:eastAsiaTheme="majorEastAsia" w:hAnsi="Times New Roman" w:cstheme="majorBidi"/>
      <w:b/>
      <w:bCs/>
      <w:spacing w:val="-10"/>
      <w:kern w:val="28"/>
      <w:sz w:val="26"/>
      <w:szCs w:val="28"/>
    </w:rPr>
  </w:style>
  <w:style w:type="character" w:styleId="UnresolvedMention">
    <w:name w:val="Unresolved Mention"/>
    <w:basedOn w:val="DefaultParagraphFont"/>
    <w:uiPriority w:val="99"/>
    <w:semiHidden/>
    <w:unhideWhenUsed/>
    <w:rsid w:val="00481DF1"/>
    <w:rPr>
      <w:color w:val="605E5C"/>
      <w:shd w:val="clear" w:color="auto" w:fill="E1DFDD"/>
    </w:rPr>
  </w:style>
  <w:style w:type="character" w:customStyle="1" w:styleId="ListParagraphChar">
    <w:name w:val="List Paragraph Char"/>
    <w:basedOn w:val="DefaultParagraphFont"/>
    <w:link w:val="ListParagraph"/>
    <w:uiPriority w:val="34"/>
    <w:rsid w:val="00F33450"/>
    <w:rPr>
      <w:rFonts w:ascii="Times New Roman" w:hAnsi="Times New Roman"/>
      <w:sz w:val="26"/>
    </w:rPr>
  </w:style>
  <w:style w:type="paragraph" w:customStyle="1" w:styleId="Bang">
    <w:name w:val="Bang"/>
    <w:basedOn w:val="Title"/>
    <w:link w:val="BangChar"/>
    <w:qFormat/>
    <w:rsid w:val="00892BDB"/>
    <w:pPr>
      <w:spacing w:line="360" w:lineRule="auto"/>
      <w:jc w:val="center"/>
    </w:pPr>
    <w:rPr>
      <w:rFonts w:ascii="Times New Roman" w:hAnsi="Times New Roman"/>
      <w:b/>
      <w:iCs/>
      <w:sz w:val="26"/>
    </w:rPr>
  </w:style>
  <w:style w:type="character" w:customStyle="1" w:styleId="BangChar">
    <w:name w:val="Bang Char"/>
    <w:basedOn w:val="TitleChar"/>
    <w:link w:val="Bang"/>
    <w:rsid w:val="00892BDB"/>
    <w:rPr>
      <w:rFonts w:ascii="Times New Roman" w:eastAsiaTheme="majorEastAsia" w:hAnsi="Times New Roman" w:cstheme="majorBidi"/>
      <w:b/>
      <w:iCs/>
      <w:spacing w:val="-10"/>
      <w:kern w:val="28"/>
      <w:sz w:val="26"/>
      <w:szCs w:val="56"/>
    </w:rPr>
  </w:style>
  <w:style w:type="character" w:styleId="PlaceholderText">
    <w:name w:val="Placeholder Text"/>
    <w:basedOn w:val="DefaultParagraphFont"/>
    <w:uiPriority w:val="99"/>
    <w:semiHidden/>
    <w:rsid w:val="00011BF2"/>
    <w:rPr>
      <w:color w:val="666666"/>
    </w:rPr>
  </w:style>
  <w:style w:type="paragraph" w:styleId="Bibliography">
    <w:name w:val="Bibliography"/>
    <w:basedOn w:val="Normal"/>
    <w:next w:val="Normal"/>
    <w:uiPriority w:val="37"/>
    <w:unhideWhenUsed/>
    <w:rsid w:val="00696F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3104806">
      <w:bodyDiv w:val="1"/>
      <w:marLeft w:val="0"/>
      <w:marRight w:val="0"/>
      <w:marTop w:val="0"/>
      <w:marBottom w:val="0"/>
      <w:divBdr>
        <w:top w:val="none" w:sz="0" w:space="0" w:color="auto"/>
        <w:left w:val="none" w:sz="0" w:space="0" w:color="auto"/>
        <w:bottom w:val="none" w:sz="0" w:space="0" w:color="auto"/>
        <w:right w:val="none" w:sz="0" w:space="0" w:color="auto"/>
      </w:divBdr>
    </w:div>
    <w:div w:id="194664146">
      <w:bodyDiv w:val="1"/>
      <w:marLeft w:val="0"/>
      <w:marRight w:val="0"/>
      <w:marTop w:val="0"/>
      <w:marBottom w:val="0"/>
      <w:divBdr>
        <w:top w:val="none" w:sz="0" w:space="0" w:color="auto"/>
        <w:left w:val="none" w:sz="0" w:space="0" w:color="auto"/>
        <w:bottom w:val="none" w:sz="0" w:space="0" w:color="auto"/>
        <w:right w:val="none" w:sz="0" w:space="0" w:color="auto"/>
      </w:divBdr>
    </w:div>
    <w:div w:id="223181539">
      <w:bodyDiv w:val="1"/>
      <w:marLeft w:val="0"/>
      <w:marRight w:val="0"/>
      <w:marTop w:val="0"/>
      <w:marBottom w:val="0"/>
      <w:divBdr>
        <w:top w:val="none" w:sz="0" w:space="0" w:color="auto"/>
        <w:left w:val="none" w:sz="0" w:space="0" w:color="auto"/>
        <w:bottom w:val="none" w:sz="0" w:space="0" w:color="auto"/>
        <w:right w:val="none" w:sz="0" w:space="0" w:color="auto"/>
      </w:divBdr>
    </w:div>
    <w:div w:id="229315953">
      <w:bodyDiv w:val="1"/>
      <w:marLeft w:val="0"/>
      <w:marRight w:val="0"/>
      <w:marTop w:val="0"/>
      <w:marBottom w:val="0"/>
      <w:divBdr>
        <w:top w:val="none" w:sz="0" w:space="0" w:color="auto"/>
        <w:left w:val="none" w:sz="0" w:space="0" w:color="auto"/>
        <w:bottom w:val="none" w:sz="0" w:space="0" w:color="auto"/>
        <w:right w:val="none" w:sz="0" w:space="0" w:color="auto"/>
      </w:divBdr>
    </w:div>
    <w:div w:id="269749601">
      <w:bodyDiv w:val="1"/>
      <w:marLeft w:val="0"/>
      <w:marRight w:val="0"/>
      <w:marTop w:val="0"/>
      <w:marBottom w:val="0"/>
      <w:divBdr>
        <w:top w:val="none" w:sz="0" w:space="0" w:color="auto"/>
        <w:left w:val="none" w:sz="0" w:space="0" w:color="auto"/>
        <w:bottom w:val="none" w:sz="0" w:space="0" w:color="auto"/>
        <w:right w:val="none" w:sz="0" w:space="0" w:color="auto"/>
      </w:divBdr>
    </w:div>
    <w:div w:id="272595859">
      <w:bodyDiv w:val="1"/>
      <w:marLeft w:val="0"/>
      <w:marRight w:val="0"/>
      <w:marTop w:val="0"/>
      <w:marBottom w:val="0"/>
      <w:divBdr>
        <w:top w:val="none" w:sz="0" w:space="0" w:color="auto"/>
        <w:left w:val="none" w:sz="0" w:space="0" w:color="auto"/>
        <w:bottom w:val="none" w:sz="0" w:space="0" w:color="auto"/>
        <w:right w:val="none" w:sz="0" w:space="0" w:color="auto"/>
      </w:divBdr>
    </w:div>
    <w:div w:id="286162160">
      <w:bodyDiv w:val="1"/>
      <w:marLeft w:val="0"/>
      <w:marRight w:val="0"/>
      <w:marTop w:val="0"/>
      <w:marBottom w:val="0"/>
      <w:divBdr>
        <w:top w:val="none" w:sz="0" w:space="0" w:color="auto"/>
        <w:left w:val="none" w:sz="0" w:space="0" w:color="auto"/>
        <w:bottom w:val="none" w:sz="0" w:space="0" w:color="auto"/>
        <w:right w:val="none" w:sz="0" w:space="0" w:color="auto"/>
      </w:divBdr>
    </w:div>
    <w:div w:id="290941640">
      <w:bodyDiv w:val="1"/>
      <w:marLeft w:val="0"/>
      <w:marRight w:val="0"/>
      <w:marTop w:val="0"/>
      <w:marBottom w:val="0"/>
      <w:divBdr>
        <w:top w:val="none" w:sz="0" w:space="0" w:color="auto"/>
        <w:left w:val="none" w:sz="0" w:space="0" w:color="auto"/>
        <w:bottom w:val="none" w:sz="0" w:space="0" w:color="auto"/>
        <w:right w:val="none" w:sz="0" w:space="0" w:color="auto"/>
      </w:divBdr>
    </w:div>
    <w:div w:id="344089589">
      <w:bodyDiv w:val="1"/>
      <w:marLeft w:val="0"/>
      <w:marRight w:val="0"/>
      <w:marTop w:val="0"/>
      <w:marBottom w:val="0"/>
      <w:divBdr>
        <w:top w:val="none" w:sz="0" w:space="0" w:color="auto"/>
        <w:left w:val="none" w:sz="0" w:space="0" w:color="auto"/>
        <w:bottom w:val="none" w:sz="0" w:space="0" w:color="auto"/>
        <w:right w:val="none" w:sz="0" w:space="0" w:color="auto"/>
      </w:divBdr>
    </w:div>
    <w:div w:id="445007311">
      <w:bodyDiv w:val="1"/>
      <w:marLeft w:val="0"/>
      <w:marRight w:val="0"/>
      <w:marTop w:val="0"/>
      <w:marBottom w:val="0"/>
      <w:divBdr>
        <w:top w:val="none" w:sz="0" w:space="0" w:color="auto"/>
        <w:left w:val="none" w:sz="0" w:space="0" w:color="auto"/>
        <w:bottom w:val="none" w:sz="0" w:space="0" w:color="auto"/>
        <w:right w:val="none" w:sz="0" w:space="0" w:color="auto"/>
      </w:divBdr>
    </w:div>
    <w:div w:id="454564264">
      <w:bodyDiv w:val="1"/>
      <w:marLeft w:val="0"/>
      <w:marRight w:val="0"/>
      <w:marTop w:val="0"/>
      <w:marBottom w:val="0"/>
      <w:divBdr>
        <w:top w:val="none" w:sz="0" w:space="0" w:color="auto"/>
        <w:left w:val="none" w:sz="0" w:space="0" w:color="auto"/>
        <w:bottom w:val="none" w:sz="0" w:space="0" w:color="auto"/>
        <w:right w:val="none" w:sz="0" w:space="0" w:color="auto"/>
      </w:divBdr>
    </w:div>
    <w:div w:id="462815815">
      <w:bodyDiv w:val="1"/>
      <w:marLeft w:val="0"/>
      <w:marRight w:val="0"/>
      <w:marTop w:val="0"/>
      <w:marBottom w:val="0"/>
      <w:divBdr>
        <w:top w:val="none" w:sz="0" w:space="0" w:color="auto"/>
        <w:left w:val="none" w:sz="0" w:space="0" w:color="auto"/>
        <w:bottom w:val="none" w:sz="0" w:space="0" w:color="auto"/>
        <w:right w:val="none" w:sz="0" w:space="0" w:color="auto"/>
      </w:divBdr>
      <w:divsChild>
        <w:div w:id="49354517">
          <w:marLeft w:val="0"/>
          <w:marRight w:val="0"/>
          <w:marTop w:val="0"/>
          <w:marBottom w:val="0"/>
          <w:divBdr>
            <w:top w:val="none" w:sz="0" w:space="0" w:color="auto"/>
            <w:left w:val="none" w:sz="0" w:space="0" w:color="auto"/>
            <w:bottom w:val="none" w:sz="0" w:space="0" w:color="auto"/>
            <w:right w:val="none" w:sz="0" w:space="0" w:color="auto"/>
          </w:divBdr>
        </w:div>
      </w:divsChild>
    </w:div>
    <w:div w:id="488139070">
      <w:bodyDiv w:val="1"/>
      <w:marLeft w:val="0"/>
      <w:marRight w:val="0"/>
      <w:marTop w:val="0"/>
      <w:marBottom w:val="0"/>
      <w:divBdr>
        <w:top w:val="none" w:sz="0" w:space="0" w:color="auto"/>
        <w:left w:val="none" w:sz="0" w:space="0" w:color="auto"/>
        <w:bottom w:val="none" w:sz="0" w:space="0" w:color="auto"/>
        <w:right w:val="none" w:sz="0" w:space="0" w:color="auto"/>
      </w:divBdr>
    </w:div>
    <w:div w:id="508300919">
      <w:bodyDiv w:val="1"/>
      <w:marLeft w:val="0"/>
      <w:marRight w:val="0"/>
      <w:marTop w:val="0"/>
      <w:marBottom w:val="0"/>
      <w:divBdr>
        <w:top w:val="none" w:sz="0" w:space="0" w:color="auto"/>
        <w:left w:val="none" w:sz="0" w:space="0" w:color="auto"/>
        <w:bottom w:val="none" w:sz="0" w:space="0" w:color="auto"/>
        <w:right w:val="none" w:sz="0" w:space="0" w:color="auto"/>
      </w:divBdr>
    </w:div>
    <w:div w:id="526526618">
      <w:bodyDiv w:val="1"/>
      <w:marLeft w:val="0"/>
      <w:marRight w:val="0"/>
      <w:marTop w:val="0"/>
      <w:marBottom w:val="0"/>
      <w:divBdr>
        <w:top w:val="none" w:sz="0" w:space="0" w:color="auto"/>
        <w:left w:val="none" w:sz="0" w:space="0" w:color="auto"/>
        <w:bottom w:val="none" w:sz="0" w:space="0" w:color="auto"/>
        <w:right w:val="none" w:sz="0" w:space="0" w:color="auto"/>
      </w:divBdr>
    </w:div>
    <w:div w:id="557400554">
      <w:bodyDiv w:val="1"/>
      <w:marLeft w:val="0"/>
      <w:marRight w:val="0"/>
      <w:marTop w:val="0"/>
      <w:marBottom w:val="0"/>
      <w:divBdr>
        <w:top w:val="none" w:sz="0" w:space="0" w:color="auto"/>
        <w:left w:val="none" w:sz="0" w:space="0" w:color="auto"/>
        <w:bottom w:val="none" w:sz="0" w:space="0" w:color="auto"/>
        <w:right w:val="none" w:sz="0" w:space="0" w:color="auto"/>
      </w:divBdr>
    </w:div>
    <w:div w:id="563562800">
      <w:bodyDiv w:val="1"/>
      <w:marLeft w:val="0"/>
      <w:marRight w:val="0"/>
      <w:marTop w:val="0"/>
      <w:marBottom w:val="0"/>
      <w:divBdr>
        <w:top w:val="none" w:sz="0" w:space="0" w:color="auto"/>
        <w:left w:val="none" w:sz="0" w:space="0" w:color="auto"/>
        <w:bottom w:val="none" w:sz="0" w:space="0" w:color="auto"/>
        <w:right w:val="none" w:sz="0" w:space="0" w:color="auto"/>
      </w:divBdr>
    </w:div>
    <w:div w:id="681903157">
      <w:bodyDiv w:val="1"/>
      <w:marLeft w:val="0"/>
      <w:marRight w:val="0"/>
      <w:marTop w:val="0"/>
      <w:marBottom w:val="0"/>
      <w:divBdr>
        <w:top w:val="none" w:sz="0" w:space="0" w:color="auto"/>
        <w:left w:val="none" w:sz="0" w:space="0" w:color="auto"/>
        <w:bottom w:val="none" w:sz="0" w:space="0" w:color="auto"/>
        <w:right w:val="none" w:sz="0" w:space="0" w:color="auto"/>
      </w:divBdr>
    </w:div>
    <w:div w:id="726419330">
      <w:bodyDiv w:val="1"/>
      <w:marLeft w:val="0"/>
      <w:marRight w:val="0"/>
      <w:marTop w:val="0"/>
      <w:marBottom w:val="0"/>
      <w:divBdr>
        <w:top w:val="none" w:sz="0" w:space="0" w:color="auto"/>
        <w:left w:val="none" w:sz="0" w:space="0" w:color="auto"/>
        <w:bottom w:val="none" w:sz="0" w:space="0" w:color="auto"/>
        <w:right w:val="none" w:sz="0" w:space="0" w:color="auto"/>
      </w:divBdr>
    </w:div>
    <w:div w:id="902328515">
      <w:bodyDiv w:val="1"/>
      <w:marLeft w:val="0"/>
      <w:marRight w:val="0"/>
      <w:marTop w:val="0"/>
      <w:marBottom w:val="0"/>
      <w:divBdr>
        <w:top w:val="none" w:sz="0" w:space="0" w:color="auto"/>
        <w:left w:val="none" w:sz="0" w:space="0" w:color="auto"/>
        <w:bottom w:val="none" w:sz="0" w:space="0" w:color="auto"/>
        <w:right w:val="none" w:sz="0" w:space="0" w:color="auto"/>
      </w:divBdr>
    </w:div>
    <w:div w:id="924844781">
      <w:bodyDiv w:val="1"/>
      <w:marLeft w:val="0"/>
      <w:marRight w:val="0"/>
      <w:marTop w:val="0"/>
      <w:marBottom w:val="0"/>
      <w:divBdr>
        <w:top w:val="none" w:sz="0" w:space="0" w:color="auto"/>
        <w:left w:val="none" w:sz="0" w:space="0" w:color="auto"/>
        <w:bottom w:val="none" w:sz="0" w:space="0" w:color="auto"/>
        <w:right w:val="none" w:sz="0" w:space="0" w:color="auto"/>
      </w:divBdr>
    </w:div>
    <w:div w:id="955410631">
      <w:bodyDiv w:val="1"/>
      <w:marLeft w:val="0"/>
      <w:marRight w:val="0"/>
      <w:marTop w:val="0"/>
      <w:marBottom w:val="0"/>
      <w:divBdr>
        <w:top w:val="none" w:sz="0" w:space="0" w:color="auto"/>
        <w:left w:val="none" w:sz="0" w:space="0" w:color="auto"/>
        <w:bottom w:val="none" w:sz="0" w:space="0" w:color="auto"/>
        <w:right w:val="none" w:sz="0" w:space="0" w:color="auto"/>
      </w:divBdr>
    </w:div>
    <w:div w:id="1005592880">
      <w:bodyDiv w:val="1"/>
      <w:marLeft w:val="0"/>
      <w:marRight w:val="0"/>
      <w:marTop w:val="0"/>
      <w:marBottom w:val="0"/>
      <w:divBdr>
        <w:top w:val="none" w:sz="0" w:space="0" w:color="auto"/>
        <w:left w:val="none" w:sz="0" w:space="0" w:color="auto"/>
        <w:bottom w:val="none" w:sz="0" w:space="0" w:color="auto"/>
        <w:right w:val="none" w:sz="0" w:space="0" w:color="auto"/>
      </w:divBdr>
    </w:div>
    <w:div w:id="1099183418">
      <w:bodyDiv w:val="1"/>
      <w:marLeft w:val="0"/>
      <w:marRight w:val="0"/>
      <w:marTop w:val="0"/>
      <w:marBottom w:val="0"/>
      <w:divBdr>
        <w:top w:val="none" w:sz="0" w:space="0" w:color="auto"/>
        <w:left w:val="none" w:sz="0" w:space="0" w:color="auto"/>
        <w:bottom w:val="none" w:sz="0" w:space="0" w:color="auto"/>
        <w:right w:val="none" w:sz="0" w:space="0" w:color="auto"/>
      </w:divBdr>
    </w:div>
    <w:div w:id="1102531363">
      <w:bodyDiv w:val="1"/>
      <w:marLeft w:val="0"/>
      <w:marRight w:val="0"/>
      <w:marTop w:val="0"/>
      <w:marBottom w:val="0"/>
      <w:divBdr>
        <w:top w:val="none" w:sz="0" w:space="0" w:color="auto"/>
        <w:left w:val="none" w:sz="0" w:space="0" w:color="auto"/>
        <w:bottom w:val="none" w:sz="0" w:space="0" w:color="auto"/>
        <w:right w:val="none" w:sz="0" w:space="0" w:color="auto"/>
      </w:divBdr>
    </w:div>
    <w:div w:id="1115245350">
      <w:bodyDiv w:val="1"/>
      <w:marLeft w:val="0"/>
      <w:marRight w:val="0"/>
      <w:marTop w:val="0"/>
      <w:marBottom w:val="0"/>
      <w:divBdr>
        <w:top w:val="none" w:sz="0" w:space="0" w:color="auto"/>
        <w:left w:val="none" w:sz="0" w:space="0" w:color="auto"/>
        <w:bottom w:val="none" w:sz="0" w:space="0" w:color="auto"/>
        <w:right w:val="none" w:sz="0" w:space="0" w:color="auto"/>
      </w:divBdr>
    </w:div>
    <w:div w:id="1118330225">
      <w:bodyDiv w:val="1"/>
      <w:marLeft w:val="0"/>
      <w:marRight w:val="0"/>
      <w:marTop w:val="0"/>
      <w:marBottom w:val="0"/>
      <w:divBdr>
        <w:top w:val="none" w:sz="0" w:space="0" w:color="auto"/>
        <w:left w:val="none" w:sz="0" w:space="0" w:color="auto"/>
        <w:bottom w:val="none" w:sz="0" w:space="0" w:color="auto"/>
        <w:right w:val="none" w:sz="0" w:space="0" w:color="auto"/>
      </w:divBdr>
    </w:div>
    <w:div w:id="1142161746">
      <w:bodyDiv w:val="1"/>
      <w:marLeft w:val="0"/>
      <w:marRight w:val="0"/>
      <w:marTop w:val="0"/>
      <w:marBottom w:val="0"/>
      <w:divBdr>
        <w:top w:val="none" w:sz="0" w:space="0" w:color="auto"/>
        <w:left w:val="none" w:sz="0" w:space="0" w:color="auto"/>
        <w:bottom w:val="none" w:sz="0" w:space="0" w:color="auto"/>
        <w:right w:val="none" w:sz="0" w:space="0" w:color="auto"/>
      </w:divBdr>
    </w:div>
    <w:div w:id="1170632864">
      <w:bodyDiv w:val="1"/>
      <w:marLeft w:val="0"/>
      <w:marRight w:val="0"/>
      <w:marTop w:val="0"/>
      <w:marBottom w:val="0"/>
      <w:divBdr>
        <w:top w:val="none" w:sz="0" w:space="0" w:color="auto"/>
        <w:left w:val="none" w:sz="0" w:space="0" w:color="auto"/>
        <w:bottom w:val="none" w:sz="0" w:space="0" w:color="auto"/>
        <w:right w:val="none" w:sz="0" w:space="0" w:color="auto"/>
      </w:divBdr>
    </w:div>
    <w:div w:id="1209300499">
      <w:bodyDiv w:val="1"/>
      <w:marLeft w:val="0"/>
      <w:marRight w:val="0"/>
      <w:marTop w:val="0"/>
      <w:marBottom w:val="0"/>
      <w:divBdr>
        <w:top w:val="none" w:sz="0" w:space="0" w:color="auto"/>
        <w:left w:val="none" w:sz="0" w:space="0" w:color="auto"/>
        <w:bottom w:val="none" w:sz="0" w:space="0" w:color="auto"/>
        <w:right w:val="none" w:sz="0" w:space="0" w:color="auto"/>
      </w:divBdr>
    </w:div>
    <w:div w:id="1240945625">
      <w:bodyDiv w:val="1"/>
      <w:marLeft w:val="0"/>
      <w:marRight w:val="0"/>
      <w:marTop w:val="0"/>
      <w:marBottom w:val="0"/>
      <w:divBdr>
        <w:top w:val="none" w:sz="0" w:space="0" w:color="auto"/>
        <w:left w:val="none" w:sz="0" w:space="0" w:color="auto"/>
        <w:bottom w:val="none" w:sz="0" w:space="0" w:color="auto"/>
        <w:right w:val="none" w:sz="0" w:space="0" w:color="auto"/>
      </w:divBdr>
    </w:div>
    <w:div w:id="1307323868">
      <w:bodyDiv w:val="1"/>
      <w:marLeft w:val="0"/>
      <w:marRight w:val="0"/>
      <w:marTop w:val="0"/>
      <w:marBottom w:val="0"/>
      <w:divBdr>
        <w:top w:val="none" w:sz="0" w:space="0" w:color="auto"/>
        <w:left w:val="none" w:sz="0" w:space="0" w:color="auto"/>
        <w:bottom w:val="none" w:sz="0" w:space="0" w:color="auto"/>
        <w:right w:val="none" w:sz="0" w:space="0" w:color="auto"/>
      </w:divBdr>
    </w:div>
    <w:div w:id="1335693192">
      <w:bodyDiv w:val="1"/>
      <w:marLeft w:val="0"/>
      <w:marRight w:val="0"/>
      <w:marTop w:val="0"/>
      <w:marBottom w:val="0"/>
      <w:divBdr>
        <w:top w:val="none" w:sz="0" w:space="0" w:color="auto"/>
        <w:left w:val="none" w:sz="0" w:space="0" w:color="auto"/>
        <w:bottom w:val="none" w:sz="0" w:space="0" w:color="auto"/>
        <w:right w:val="none" w:sz="0" w:space="0" w:color="auto"/>
      </w:divBdr>
    </w:div>
    <w:div w:id="1458646145">
      <w:bodyDiv w:val="1"/>
      <w:marLeft w:val="0"/>
      <w:marRight w:val="0"/>
      <w:marTop w:val="0"/>
      <w:marBottom w:val="0"/>
      <w:divBdr>
        <w:top w:val="none" w:sz="0" w:space="0" w:color="auto"/>
        <w:left w:val="none" w:sz="0" w:space="0" w:color="auto"/>
        <w:bottom w:val="none" w:sz="0" w:space="0" w:color="auto"/>
        <w:right w:val="none" w:sz="0" w:space="0" w:color="auto"/>
      </w:divBdr>
      <w:divsChild>
        <w:div w:id="2075464036">
          <w:marLeft w:val="0"/>
          <w:marRight w:val="0"/>
          <w:marTop w:val="0"/>
          <w:marBottom w:val="0"/>
          <w:divBdr>
            <w:top w:val="none" w:sz="0" w:space="0" w:color="auto"/>
            <w:left w:val="none" w:sz="0" w:space="0" w:color="auto"/>
            <w:bottom w:val="none" w:sz="0" w:space="0" w:color="auto"/>
            <w:right w:val="none" w:sz="0" w:space="0" w:color="auto"/>
          </w:divBdr>
        </w:div>
        <w:div w:id="1145976576">
          <w:marLeft w:val="0"/>
          <w:marRight w:val="0"/>
          <w:marTop w:val="0"/>
          <w:marBottom w:val="0"/>
          <w:divBdr>
            <w:top w:val="none" w:sz="0" w:space="0" w:color="auto"/>
            <w:left w:val="none" w:sz="0" w:space="0" w:color="auto"/>
            <w:bottom w:val="none" w:sz="0" w:space="0" w:color="auto"/>
            <w:right w:val="none" w:sz="0" w:space="0" w:color="auto"/>
          </w:divBdr>
        </w:div>
      </w:divsChild>
    </w:div>
    <w:div w:id="1466779268">
      <w:bodyDiv w:val="1"/>
      <w:marLeft w:val="0"/>
      <w:marRight w:val="0"/>
      <w:marTop w:val="0"/>
      <w:marBottom w:val="0"/>
      <w:divBdr>
        <w:top w:val="none" w:sz="0" w:space="0" w:color="auto"/>
        <w:left w:val="none" w:sz="0" w:space="0" w:color="auto"/>
        <w:bottom w:val="none" w:sz="0" w:space="0" w:color="auto"/>
        <w:right w:val="none" w:sz="0" w:space="0" w:color="auto"/>
      </w:divBdr>
      <w:divsChild>
        <w:div w:id="280185912">
          <w:marLeft w:val="0"/>
          <w:marRight w:val="0"/>
          <w:marTop w:val="0"/>
          <w:marBottom w:val="0"/>
          <w:divBdr>
            <w:top w:val="none" w:sz="0" w:space="0" w:color="auto"/>
            <w:left w:val="none" w:sz="0" w:space="0" w:color="auto"/>
            <w:bottom w:val="none" w:sz="0" w:space="0" w:color="auto"/>
            <w:right w:val="none" w:sz="0" w:space="0" w:color="auto"/>
          </w:divBdr>
        </w:div>
      </w:divsChild>
    </w:div>
    <w:div w:id="1539777204">
      <w:bodyDiv w:val="1"/>
      <w:marLeft w:val="0"/>
      <w:marRight w:val="0"/>
      <w:marTop w:val="0"/>
      <w:marBottom w:val="0"/>
      <w:divBdr>
        <w:top w:val="none" w:sz="0" w:space="0" w:color="auto"/>
        <w:left w:val="none" w:sz="0" w:space="0" w:color="auto"/>
        <w:bottom w:val="none" w:sz="0" w:space="0" w:color="auto"/>
        <w:right w:val="none" w:sz="0" w:space="0" w:color="auto"/>
      </w:divBdr>
      <w:divsChild>
        <w:div w:id="1045983678">
          <w:marLeft w:val="0"/>
          <w:marRight w:val="0"/>
          <w:marTop w:val="0"/>
          <w:marBottom w:val="0"/>
          <w:divBdr>
            <w:top w:val="none" w:sz="0" w:space="0" w:color="auto"/>
            <w:left w:val="none" w:sz="0" w:space="0" w:color="auto"/>
            <w:bottom w:val="none" w:sz="0" w:space="0" w:color="auto"/>
            <w:right w:val="none" w:sz="0" w:space="0" w:color="auto"/>
          </w:divBdr>
        </w:div>
        <w:div w:id="1041171772">
          <w:marLeft w:val="0"/>
          <w:marRight w:val="0"/>
          <w:marTop w:val="0"/>
          <w:marBottom w:val="0"/>
          <w:divBdr>
            <w:top w:val="none" w:sz="0" w:space="0" w:color="auto"/>
            <w:left w:val="none" w:sz="0" w:space="0" w:color="auto"/>
            <w:bottom w:val="none" w:sz="0" w:space="0" w:color="auto"/>
            <w:right w:val="none" w:sz="0" w:space="0" w:color="auto"/>
          </w:divBdr>
        </w:div>
      </w:divsChild>
    </w:div>
    <w:div w:id="1685940635">
      <w:bodyDiv w:val="1"/>
      <w:marLeft w:val="0"/>
      <w:marRight w:val="0"/>
      <w:marTop w:val="0"/>
      <w:marBottom w:val="0"/>
      <w:divBdr>
        <w:top w:val="none" w:sz="0" w:space="0" w:color="auto"/>
        <w:left w:val="none" w:sz="0" w:space="0" w:color="auto"/>
        <w:bottom w:val="none" w:sz="0" w:space="0" w:color="auto"/>
        <w:right w:val="none" w:sz="0" w:space="0" w:color="auto"/>
      </w:divBdr>
    </w:div>
    <w:div w:id="1761096162">
      <w:bodyDiv w:val="1"/>
      <w:marLeft w:val="0"/>
      <w:marRight w:val="0"/>
      <w:marTop w:val="0"/>
      <w:marBottom w:val="0"/>
      <w:divBdr>
        <w:top w:val="none" w:sz="0" w:space="0" w:color="auto"/>
        <w:left w:val="none" w:sz="0" w:space="0" w:color="auto"/>
        <w:bottom w:val="none" w:sz="0" w:space="0" w:color="auto"/>
        <w:right w:val="none" w:sz="0" w:space="0" w:color="auto"/>
      </w:divBdr>
    </w:div>
    <w:div w:id="1784422598">
      <w:bodyDiv w:val="1"/>
      <w:marLeft w:val="0"/>
      <w:marRight w:val="0"/>
      <w:marTop w:val="0"/>
      <w:marBottom w:val="0"/>
      <w:divBdr>
        <w:top w:val="none" w:sz="0" w:space="0" w:color="auto"/>
        <w:left w:val="none" w:sz="0" w:space="0" w:color="auto"/>
        <w:bottom w:val="none" w:sz="0" w:space="0" w:color="auto"/>
        <w:right w:val="none" w:sz="0" w:space="0" w:color="auto"/>
      </w:divBdr>
    </w:div>
    <w:div w:id="1829125315">
      <w:bodyDiv w:val="1"/>
      <w:marLeft w:val="0"/>
      <w:marRight w:val="0"/>
      <w:marTop w:val="0"/>
      <w:marBottom w:val="0"/>
      <w:divBdr>
        <w:top w:val="none" w:sz="0" w:space="0" w:color="auto"/>
        <w:left w:val="none" w:sz="0" w:space="0" w:color="auto"/>
        <w:bottom w:val="none" w:sz="0" w:space="0" w:color="auto"/>
        <w:right w:val="none" w:sz="0" w:space="0" w:color="auto"/>
      </w:divBdr>
    </w:div>
    <w:div w:id="1846092053">
      <w:bodyDiv w:val="1"/>
      <w:marLeft w:val="0"/>
      <w:marRight w:val="0"/>
      <w:marTop w:val="0"/>
      <w:marBottom w:val="0"/>
      <w:divBdr>
        <w:top w:val="none" w:sz="0" w:space="0" w:color="auto"/>
        <w:left w:val="none" w:sz="0" w:space="0" w:color="auto"/>
        <w:bottom w:val="none" w:sz="0" w:space="0" w:color="auto"/>
        <w:right w:val="none" w:sz="0" w:space="0" w:color="auto"/>
      </w:divBdr>
    </w:div>
    <w:div w:id="1941596073">
      <w:bodyDiv w:val="1"/>
      <w:marLeft w:val="0"/>
      <w:marRight w:val="0"/>
      <w:marTop w:val="0"/>
      <w:marBottom w:val="0"/>
      <w:divBdr>
        <w:top w:val="none" w:sz="0" w:space="0" w:color="auto"/>
        <w:left w:val="none" w:sz="0" w:space="0" w:color="auto"/>
        <w:bottom w:val="none" w:sz="0" w:space="0" w:color="auto"/>
        <w:right w:val="none" w:sz="0" w:space="0" w:color="auto"/>
      </w:divBdr>
    </w:div>
    <w:div w:id="1966039136">
      <w:bodyDiv w:val="1"/>
      <w:marLeft w:val="0"/>
      <w:marRight w:val="0"/>
      <w:marTop w:val="0"/>
      <w:marBottom w:val="0"/>
      <w:divBdr>
        <w:top w:val="none" w:sz="0" w:space="0" w:color="auto"/>
        <w:left w:val="none" w:sz="0" w:space="0" w:color="auto"/>
        <w:bottom w:val="none" w:sz="0" w:space="0" w:color="auto"/>
        <w:right w:val="none" w:sz="0" w:space="0" w:color="auto"/>
      </w:divBdr>
    </w:div>
    <w:div w:id="1986085996">
      <w:bodyDiv w:val="1"/>
      <w:marLeft w:val="0"/>
      <w:marRight w:val="0"/>
      <w:marTop w:val="0"/>
      <w:marBottom w:val="0"/>
      <w:divBdr>
        <w:top w:val="none" w:sz="0" w:space="0" w:color="auto"/>
        <w:left w:val="none" w:sz="0" w:space="0" w:color="auto"/>
        <w:bottom w:val="none" w:sz="0" w:space="0" w:color="auto"/>
        <w:right w:val="none" w:sz="0" w:space="0" w:color="auto"/>
      </w:divBdr>
    </w:div>
    <w:div w:id="2031492684">
      <w:bodyDiv w:val="1"/>
      <w:marLeft w:val="0"/>
      <w:marRight w:val="0"/>
      <w:marTop w:val="0"/>
      <w:marBottom w:val="0"/>
      <w:divBdr>
        <w:top w:val="none" w:sz="0" w:space="0" w:color="auto"/>
        <w:left w:val="none" w:sz="0" w:space="0" w:color="auto"/>
        <w:bottom w:val="none" w:sz="0" w:space="0" w:color="auto"/>
        <w:right w:val="none" w:sz="0" w:space="0" w:color="auto"/>
      </w:divBdr>
    </w:div>
    <w:div w:id="2036078097">
      <w:bodyDiv w:val="1"/>
      <w:marLeft w:val="0"/>
      <w:marRight w:val="0"/>
      <w:marTop w:val="0"/>
      <w:marBottom w:val="0"/>
      <w:divBdr>
        <w:top w:val="none" w:sz="0" w:space="0" w:color="auto"/>
        <w:left w:val="none" w:sz="0" w:space="0" w:color="auto"/>
        <w:bottom w:val="none" w:sz="0" w:space="0" w:color="auto"/>
        <w:right w:val="none" w:sz="0" w:space="0" w:color="auto"/>
      </w:divBdr>
    </w:div>
    <w:div w:id="2076737356">
      <w:bodyDiv w:val="1"/>
      <w:marLeft w:val="0"/>
      <w:marRight w:val="0"/>
      <w:marTop w:val="0"/>
      <w:marBottom w:val="0"/>
      <w:divBdr>
        <w:top w:val="none" w:sz="0" w:space="0" w:color="auto"/>
        <w:left w:val="none" w:sz="0" w:space="0" w:color="auto"/>
        <w:bottom w:val="none" w:sz="0" w:space="0" w:color="auto"/>
        <w:right w:val="none" w:sz="0" w:space="0" w:color="auto"/>
      </w:divBdr>
    </w:div>
    <w:div w:id="2145269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FBC3F1-ED10-4032-AFC4-7B85A21B3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TotalTime>
  <Pages>30</Pages>
  <Words>6325</Words>
  <Characters>36054</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 nguyen</dc:creator>
  <cp:keywords/>
  <dc:description/>
  <cp:lastModifiedBy>sinh nguyen</cp:lastModifiedBy>
  <cp:revision>136</cp:revision>
  <dcterms:created xsi:type="dcterms:W3CDTF">2025-04-13T01:40:00Z</dcterms:created>
  <dcterms:modified xsi:type="dcterms:W3CDTF">2025-05-12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aGsQnDwe"/&gt;&lt;style id="http://www.zotero.org/styles/ieee" locale="en-US" hasBibliography="1" bibliographyStyleHasBeenSet="1"/&gt;&lt;prefs&gt;&lt;pref name="fieldType" value="Field"/&gt;&lt;/prefs&gt;&lt;/data&gt;</vt:lpwstr>
  </property>
</Properties>
</file>